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A7C4F6" w14:textId="7D54676B" w:rsidR="00292983" w:rsidRPr="00F71B17" w:rsidRDefault="00000000">
      <w:pPr>
        <w:jc w:val="center"/>
        <w:rPr>
          <w:rFonts w:ascii="Times New Roman" w:hAnsi="Times New Roman" w:cs="Times New Roman"/>
          <w:sz w:val="24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 xml:space="preserve">TABLE </w:t>
      </w:r>
      <w:r w:rsidR="00056DC0"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>S</w:t>
      </w:r>
      <w:r w:rsidR="00E03DEC"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>1</w:t>
      </w:r>
      <w:r w:rsidR="00D13558"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>MICs and FICIs results with the combinations of omeprazole and azoles</w:t>
      </w:r>
      <w:r w:rsidR="00E03DEC"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 xml:space="preserve"> </w:t>
      </w:r>
      <w:r w:rsidR="00E03DEC" w:rsidRPr="00F71B17">
        <w:rPr>
          <w:rFonts w:ascii="Times New Roman" w:hAnsi="Times New Roman" w:cs="Times New Roman"/>
          <w:sz w:val="24"/>
        </w:rPr>
        <w:t xml:space="preserve">against </w:t>
      </w:r>
      <w:r w:rsidR="00E03DEC" w:rsidRPr="00F71B17">
        <w:rPr>
          <w:rFonts w:ascii="Times New Roman" w:hAnsi="Times New Roman" w:cs="Times New Roman"/>
          <w:i/>
          <w:iCs/>
          <w:sz w:val="24"/>
        </w:rPr>
        <w:t>Candida</w:t>
      </w:r>
      <w:r w:rsidR="00E03DEC" w:rsidRPr="00F71B17">
        <w:rPr>
          <w:rFonts w:ascii="Times New Roman" w:hAnsi="Times New Roman" w:cs="Times New Roman"/>
          <w:sz w:val="24"/>
        </w:rPr>
        <w:t xml:space="preserve"> spp.</w:t>
      </w:r>
    </w:p>
    <w:tbl>
      <w:tblPr>
        <w:tblW w:w="11803" w:type="dxa"/>
        <w:jc w:val="center"/>
        <w:tblLook w:val="04A0" w:firstRow="1" w:lastRow="0" w:firstColumn="1" w:lastColumn="0" w:noHBand="0" w:noVBand="1"/>
      </w:tblPr>
      <w:tblGrid>
        <w:gridCol w:w="1353"/>
        <w:gridCol w:w="705"/>
        <w:gridCol w:w="711"/>
        <w:gridCol w:w="711"/>
        <w:gridCol w:w="711"/>
        <w:gridCol w:w="621"/>
        <w:gridCol w:w="1907"/>
        <w:gridCol w:w="1826"/>
        <w:gridCol w:w="1826"/>
        <w:gridCol w:w="1385"/>
        <w:gridCol w:w="47"/>
      </w:tblGrid>
      <w:tr w:rsidR="003A481A" w:rsidRPr="00F71B17" w14:paraId="7D25F15B" w14:textId="77777777" w:rsidTr="0034569E">
        <w:trPr>
          <w:gridAfter w:val="1"/>
          <w:wAfter w:w="47" w:type="dxa"/>
          <w:trHeight w:val="303"/>
          <w:jc w:val="center"/>
        </w:trPr>
        <w:tc>
          <w:tcPr>
            <w:tcW w:w="1353" w:type="dxa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EBCF10" w14:textId="77777777" w:rsidR="00492C96" w:rsidRPr="00F71B17" w:rsidRDefault="00492C96" w:rsidP="0034569E">
            <w:pPr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0403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7344D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vertAlign w:val="superscript"/>
                <w:lang w:bidi="ar"/>
              </w:rPr>
              <w:t>a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 xml:space="preserve"> (mg/mL) for</w:t>
            </w:r>
            <w:r w:rsidRPr="00F71B17" w:rsidDel="00E03DEC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 xml:space="preserve"> </w:t>
            </w:r>
          </w:p>
        </w:tc>
      </w:tr>
      <w:tr w:rsidR="003A481A" w:rsidRPr="00F71B17" w14:paraId="516CE1B5" w14:textId="77777777" w:rsidTr="0034569E">
        <w:trPr>
          <w:gridAfter w:val="1"/>
          <w:wAfter w:w="47" w:type="dxa"/>
          <w:trHeight w:val="303"/>
          <w:jc w:val="center"/>
        </w:trPr>
        <w:tc>
          <w:tcPr>
            <w:tcW w:w="1353" w:type="dxa"/>
            <w:vMerge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A921CD" w14:textId="77777777" w:rsidR="00492C96" w:rsidRPr="00F71B17" w:rsidRDefault="00492C96" w:rsidP="0034569E">
            <w:pPr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3470" w:type="dxa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A82851E" w14:textId="77777777" w:rsidR="00492C96" w:rsidRPr="00F71B17" w:rsidRDefault="00492C96" w:rsidP="0034569E">
            <w:pPr>
              <w:widowControl/>
              <w:jc w:val="left"/>
              <w:textAlignment w:val="center"/>
              <w:rPr>
                <w:rFonts w:ascii="Times New Roman" w:hAnsi="Times New Roman" w:cs="Times New Roman"/>
                <w:kern w:val="0"/>
                <w:sz w:val="24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Agent alone</w:t>
            </w:r>
          </w:p>
        </w:tc>
        <w:tc>
          <w:tcPr>
            <w:tcW w:w="6933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39D352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4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Combinations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vertAlign w:val="superscript"/>
                <w:lang w:bidi="ar"/>
              </w:rPr>
              <w:t>b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 xml:space="preserve"> (µg/mL)</w:t>
            </w:r>
          </w:p>
        </w:tc>
      </w:tr>
      <w:tr w:rsidR="003A481A" w:rsidRPr="00F71B17" w14:paraId="67E1C84F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1BAC6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7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B1C87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OME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64E11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1BF0F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F91E9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318147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FLC</w:t>
            </w:r>
          </w:p>
        </w:tc>
        <w:tc>
          <w:tcPr>
            <w:tcW w:w="20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DD5481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OME/ITC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3B326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OME/VOR</w:t>
            </w:r>
          </w:p>
        </w:tc>
        <w:tc>
          <w:tcPr>
            <w:tcW w:w="18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09A57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OME/POS</w:t>
            </w:r>
          </w:p>
        </w:tc>
        <w:tc>
          <w:tcPr>
            <w:tcW w:w="143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1D661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OME/FLC</w:t>
            </w:r>
          </w:p>
        </w:tc>
      </w:tr>
      <w:tr w:rsidR="003A481A" w:rsidRPr="00F71B17" w14:paraId="03E43DDC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BCE5DA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albicans</w:t>
            </w:r>
          </w:p>
        </w:tc>
        <w:tc>
          <w:tcPr>
            <w:tcW w:w="7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6EAEF0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DE013C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864141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263527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75F0A6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20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41ED83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E59F57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C2BED7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3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C41D06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66260CE1" w14:textId="77777777" w:rsidTr="0034569E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25D6F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B3DA5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CBAF3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0EB87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C85A8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45624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D72B7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1.13,I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AB0B2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D7EDB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C6C2A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4(0.14,S)</w:t>
            </w:r>
            <w:r w:rsidRPr="00F71B17">
              <w:rPr>
                <w:rFonts w:ascii="Times New Roman" w:hAnsi="Times New Roman" w:cs="Times New Roman" w:hint="eastAsia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</w:tr>
      <w:tr w:rsidR="003A481A" w:rsidRPr="00F71B17" w14:paraId="47079254" w14:textId="77777777" w:rsidTr="0034569E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C904F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CFF01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3A67F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B33EC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7B4BA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1221D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A8ABE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38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D7168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891F6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0625(0.51,I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876A5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0.25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6310A3E5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856AA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5821E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18F04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C6ECC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77300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79690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BFC8E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8A193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0.26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f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F5EC4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77555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0.5(1.02,I)</w:t>
            </w:r>
          </w:p>
        </w:tc>
      </w:tr>
      <w:tr w:rsidR="003A481A" w:rsidRPr="00F71B17" w14:paraId="1DD63BC4" w14:textId="77777777" w:rsidTr="0034569E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6C6D1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4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A30B7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FAA4F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97C3C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3E11D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3F449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36320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2A686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F4D95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0625(0.63,I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41C95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0.25(1.00,I)</w:t>
            </w:r>
          </w:p>
        </w:tc>
      </w:tr>
      <w:tr w:rsidR="003A481A" w:rsidRPr="00F71B17" w14:paraId="4572D200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BF9F4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5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4E2EC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66374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64741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C67E8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F0072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4E8F5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DD332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011EE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0AC6A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8(1.03,I)</w:t>
            </w:r>
          </w:p>
        </w:tc>
      </w:tr>
      <w:tr w:rsidR="003A481A" w:rsidRPr="00F71B17" w14:paraId="36A7F793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EF16C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6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4A974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9A72B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2F638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09B02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B84D2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74510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54F8D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DC448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3CB2E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2(0.08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e</w:t>
            </w:r>
          </w:p>
        </w:tc>
      </w:tr>
      <w:tr w:rsidR="003A481A" w:rsidRPr="00F71B17" w14:paraId="67CA64C4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D189F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7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A667C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E7123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B3475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C4894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D35D3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AC849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0.125(0.28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684F4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B550B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E78AF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</w:tr>
      <w:tr w:rsidR="003A481A" w:rsidRPr="00F71B17" w14:paraId="4C35B7FA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88A0E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916E6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45068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189A8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EDD27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AFDE6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F3A74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0.5(0.53,I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6424E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E9A0C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C9650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0.26,S)</w:t>
            </w:r>
          </w:p>
        </w:tc>
      </w:tr>
      <w:tr w:rsidR="003A481A" w:rsidRPr="00F71B17" w14:paraId="21169AAC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DFC40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6FB14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F008B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8B494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7A2E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815E0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01BBF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93CE6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62856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A3E86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</w:t>
            </w:r>
            <w:r w:rsidRPr="00F71B17"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&g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</w:t>
            </w:r>
            <w:r w:rsidRPr="00F71B17">
              <w:rPr>
                <w:rFonts w:ascii="Times New Roman" w:hAnsi="Times New Roman" w:cs="Times New Roman" w:hint="eastAsia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36DC243A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386C4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krusei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9E0D8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7996B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9887F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A49DC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463BC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7022A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ED2C1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C151A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65A79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6875A6FC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6980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6258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E2AE3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4248E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F28B7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DE63F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AE235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8DCEC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42F89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47B78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0625(0.38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59C8B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6(0.52,I)</w:t>
            </w:r>
          </w:p>
        </w:tc>
      </w:tr>
      <w:tr w:rsidR="003A481A" w:rsidRPr="00F71B17" w14:paraId="71A73F0D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940C9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K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B36D5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76B22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9DF65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00FFF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695B3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DCF95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56467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D9FE3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F9C27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4(0.28,S)</w:t>
            </w:r>
          </w:p>
        </w:tc>
      </w:tr>
      <w:tr w:rsidR="003A481A" w:rsidRPr="00F71B17" w14:paraId="5C808C50" w14:textId="77777777" w:rsidTr="0034569E">
        <w:trPr>
          <w:gridAfter w:val="1"/>
          <w:wAfter w:w="47" w:type="dxa"/>
          <w:trHeight w:val="288"/>
          <w:jc w:val="center"/>
        </w:trPr>
        <w:tc>
          <w:tcPr>
            <w:tcW w:w="11756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2AC97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parapsilosis</w:t>
            </w:r>
          </w:p>
        </w:tc>
      </w:tr>
      <w:tr w:rsidR="003A481A" w:rsidRPr="00F71B17" w14:paraId="0A91F4BE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93B2F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2201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45F97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7FF92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85825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E525A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E27BC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B2F10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D5B02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D37F8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0.0625(0.28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D0B3E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2(1.02,I)</w:t>
            </w:r>
          </w:p>
        </w:tc>
      </w:tr>
      <w:tr w:rsidR="003A481A" w:rsidRPr="00F71B17" w14:paraId="7AC7D0FA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66D85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P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87629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DE2FE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E0336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205CF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9A6CA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4834F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50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24B4D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2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3A25B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50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C5011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4(0.26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</w:tr>
      <w:tr w:rsidR="003A481A" w:rsidRPr="00F71B17" w14:paraId="69862105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A9102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tropicalis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DDF32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C5D51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8DB15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D967D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70978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716D9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85C3A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B06F7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B0AA6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7FB3F40D" w14:textId="77777777" w:rsidTr="0034569E">
        <w:trPr>
          <w:trHeight w:val="11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ADBF0A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1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86D6FE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F2D1D9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694A2C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4F59BF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32AD1B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7D1E8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AC76BE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4191C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5428F3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0.25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747BA8AB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5A687A4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2</w:t>
            </w:r>
          </w:p>
        </w:tc>
        <w:tc>
          <w:tcPr>
            <w:tcW w:w="7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AE6E3A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C78421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724D6C1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B4F921D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A540DE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203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CB678CA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44A5D7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8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79AF562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C486FF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0.26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696C6622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702A5A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3</w:t>
            </w:r>
          </w:p>
        </w:tc>
        <w:tc>
          <w:tcPr>
            <w:tcW w:w="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98CE8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38F8D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AF7FC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BC7266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182C9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0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47325B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38,S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7A082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9704D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3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A0F1E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</w:t>
            </w:r>
            <w:r w:rsidRPr="00F71B17"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&g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</w:t>
            </w:r>
            <w:r w:rsidRPr="00F71B17">
              <w:rPr>
                <w:rFonts w:ascii="Times New Roman" w:hAnsi="Times New Roman" w:cs="Times New Roman" w:hint="eastAsia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</w:p>
        </w:tc>
      </w:tr>
    </w:tbl>
    <w:p w14:paraId="08ED6FEF" w14:textId="77777777" w:rsidR="00492C96" w:rsidRPr="00F71B17" w:rsidRDefault="00492C96">
      <w:pPr>
        <w:jc w:val="center"/>
        <w:rPr>
          <w:rFonts w:ascii="Times New Roman" w:hAnsi="Times New Roman" w:cs="Times New Roman"/>
          <w:sz w:val="24"/>
        </w:rPr>
      </w:pPr>
    </w:p>
    <w:p w14:paraId="6E6FC905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a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The MIC is the concentration achieving 50% growth inhibition; </w:t>
      </w:r>
    </w:p>
    <w:p w14:paraId="517FC88A" w14:textId="4B9A34A0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b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FICI results are shown in parentheses. S, synergy (FICI of ≤ 0.5); I, no interaction (indifference) (0.5&lt;FICI≤4)</w:t>
      </w:r>
      <w:r w:rsidR="0035409D"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; A, antagonism (FICI of &gt;4).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For FICI calculations, the concentration of 256μg/ml were used when MICs were &gt;128μg/ml.</w:t>
      </w:r>
    </w:p>
    <w:p w14:paraId="2E3D3C90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c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dose dependent (SDD) of ITC and FLC</w:t>
      </w:r>
    </w:p>
    <w:p w14:paraId="7E491F66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d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SDD to susceptible of ITC and FLC</w:t>
      </w:r>
    </w:p>
    <w:p w14:paraId="56468A02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e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of ITC and FLC</w:t>
      </w:r>
    </w:p>
    <w:p w14:paraId="6B29559A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f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intermediate to susceptible of VRC</w:t>
      </w:r>
    </w:p>
    <w:p w14:paraId="2BC5DDD9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g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intermediate of VRC</w:t>
      </w:r>
    </w:p>
    <w:p w14:paraId="60DC8CB2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Susceptible/SDD/resistant is defined as an MIC ≤2/4/≥8 mg/L of flu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respectively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intermidiate/resistant is defined as an MIC ≤0.125/0.25-0.5/≥1 mg/L of vori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, 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, and an MIC ≤0.5/1/≥2 mg/L of vori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kruse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SDD/resistant is defined as an MIC ≤0.125/0.25 – 0.5/≥1 mg/L of itra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</w:p>
    <w:p w14:paraId="065DE585" w14:textId="7D386BB8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ar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Category change was analyzed for those species with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S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inical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breakpoint.</w:t>
      </w:r>
    </w:p>
    <w:p w14:paraId="717CF3E0" w14:textId="77777777" w:rsidR="00492C96" w:rsidRPr="00F71B17" w:rsidRDefault="00492C96">
      <w:pPr>
        <w:spacing w:line="360" w:lineRule="auto"/>
        <w:rPr>
          <w:rFonts w:ascii="Times New Roman" w:hAnsi="Times New Roman" w:cs="Times New Roman"/>
          <w:sz w:val="24"/>
        </w:rPr>
        <w:sectPr w:rsidR="00492C96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BCC5D72" w14:textId="420FA467" w:rsidR="00D13558" w:rsidRPr="00F71B17" w:rsidRDefault="00D13558" w:rsidP="00492C96">
      <w:pPr>
        <w:jc w:val="center"/>
        <w:rPr>
          <w:rFonts w:ascii="Times New Roman" w:hAnsi="Times New Roman" w:cs="Times New Roman"/>
          <w:sz w:val="24"/>
        </w:rPr>
      </w:pPr>
      <w:r w:rsidRPr="00F71B17">
        <w:rPr>
          <w:rFonts w:ascii="Times New Roman" w:hAnsi="Times New Roman" w:cs="Times New Roman"/>
          <w:sz w:val="24"/>
        </w:rPr>
        <w:lastRenderedPageBreak/>
        <w:t xml:space="preserve">TABLE </w:t>
      </w:r>
      <w:r w:rsidR="00056DC0" w:rsidRPr="00F71B17">
        <w:rPr>
          <w:rFonts w:ascii="Times New Roman" w:hAnsi="Times New Roman" w:cs="Times New Roman"/>
          <w:sz w:val="24"/>
        </w:rPr>
        <w:t>S</w:t>
      </w:r>
      <w:r w:rsidR="00952589" w:rsidRPr="00F71B17">
        <w:rPr>
          <w:rFonts w:ascii="Times New Roman" w:hAnsi="Times New Roman" w:cs="Times New Roman"/>
          <w:sz w:val="24"/>
        </w:rPr>
        <w:t xml:space="preserve">2 </w:t>
      </w:r>
      <w:r w:rsidRPr="00F71B17">
        <w:rPr>
          <w:rFonts w:ascii="Times New Roman" w:hAnsi="Times New Roman" w:cs="Times New Roman"/>
          <w:sz w:val="24"/>
        </w:rPr>
        <w:t>MICs and FICIs results with the combinations of pantoprazole and azoles</w:t>
      </w:r>
      <w:r w:rsidR="00E56515" w:rsidRPr="00F71B17">
        <w:rPr>
          <w:rFonts w:ascii="Times New Roman" w:hAnsi="Times New Roman" w:cs="Times New Roman"/>
          <w:sz w:val="24"/>
        </w:rPr>
        <w:t xml:space="preserve"> against</w:t>
      </w:r>
      <w:r w:rsidR="00952589" w:rsidRPr="00F71B17">
        <w:rPr>
          <w:rFonts w:ascii="Times New Roman" w:hAnsi="Times New Roman" w:cs="Times New Roman" w:hint="eastAsia"/>
          <w:sz w:val="24"/>
        </w:rPr>
        <w:t xml:space="preserve"> </w:t>
      </w:r>
      <w:r w:rsidR="00952589" w:rsidRPr="00F71B17">
        <w:rPr>
          <w:rFonts w:ascii="Times New Roman" w:hAnsi="Times New Roman" w:cs="Times New Roman"/>
          <w:i/>
          <w:iCs/>
          <w:sz w:val="24"/>
        </w:rPr>
        <w:t>Candida</w:t>
      </w:r>
      <w:r w:rsidR="00952589" w:rsidRPr="00F71B17">
        <w:rPr>
          <w:rFonts w:ascii="Times New Roman" w:hAnsi="Times New Roman" w:cs="Times New Roman"/>
          <w:sz w:val="24"/>
        </w:rPr>
        <w:t xml:space="preserve"> spp.</w:t>
      </w:r>
    </w:p>
    <w:tbl>
      <w:tblPr>
        <w:tblW w:w="11532" w:type="dxa"/>
        <w:jc w:val="center"/>
        <w:tblLook w:val="04A0" w:firstRow="1" w:lastRow="0" w:firstColumn="1" w:lastColumn="0" w:noHBand="0" w:noVBand="1"/>
      </w:tblPr>
      <w:tblGrid>
        <w:gridCol w:w="1353"/>
        <w:gridCol w:w="671"/>
        <w:gridCol w:w="711"/>
        <w:gridCol w:w="711"/>
        <w:gridCol w:w="711"/>
        <w:gridCol w:w="625"/>
        <w:gridCol w:w="38"/>
        <w:gridCol w:w="1793"/>
        <w:gridCol w:w="1542"/>
        <w:gridCol w:w="1826"/>
        <w:gridCol w:w="1551"/>
      </w:tblGrid>
      <w:tr w:rsidR="003A481A" w:rsidRPr="00F71B17" w14:paraId="7703FDB6" w14:textId="77777777" w:rsidTr="00952589">
        <w:trPr>
          <w:trHeight w:val="303"/>
          <w:jc w:val="center"/>
        </w:trPr>
        <w:tc>
          <w:tcPr>
            <w:tcW w:w="1353" w:type="dxa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6562D0" w14:textId="77777777" w:rsidR="00402524" w:rsidRPr="00F71B17" w:rsidRDefault="00402524" w:rsidP="00C60FAD">
            <w:pPr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0179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8C6B7B" w14:textId="77777777" w:rsidR="00402524" w:rsidRPr="00F71B17" w:rsidRDefault="00402524" w:rsidP="00C60FAD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vertAlign w:val="superscript"/>
                <w:lang w:bidi="ar"/>
              </w:rPr>
              <w:t>a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 xml:space="preserve"> (mg/mL) for</w:t>
            </w:r>
            <w:r w:rsidRPr="00F71B17" w:rsidDel="00E03DEC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 xml:space="preserve"> </w:t>
            </w:r>
          </w:p>
        </w:tc>
      </w:tr>
      <w:tr w:rsidR="003A481A" w:rsidRPr="00F71B17" w14:paraId="47CCED11" w14:textId="77777777" w:rsidTr="00952589">
        <w:trPr>
          <w:trHeight w:val="303"/>
          <w:jc w:val="center"/>
        </w:trPr>
        <w:tc>
          <w:tcPr>
            <w:tcW w:w="1353" w:type="dxa"/>
            <w:vMerge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291983" w14:textId="77777777" w:rsidR="00402524" w:rsidRPr="00F71B17" w:rsidRDefault="00402524" w:rsidP="00C60FAD">
            <w:pPr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3474" w:type="dxa"/>
            <w:gridSpan w:val="6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6C4B419" w14:textId="77777777" w:rsidR="00402524" w:rsidRPr="00F71B17" w:rsidRDefault="00402524" w:rsidP="00C60FAD">
            <w:pPr>
              <w:widowControl/>
              <w:jc w:val="left"/>
              <w:textAlignment w:val="center"/>
              <w:rPr>
                <w:rFonts w:ascii="Times New Roman" w:hAnsi="Times New Roman" w:cs="Times New Roman"/>
                <w:kern w:val="0"/>
                <w:sz w:val="24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Agent alone</w:t>
            </w:r>
          </w:p>
        </w:tc>
        <w:tc>
          <w:tcPr>
            <w:tcW w:w="6705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3DE027" w14:textId="058C043C" w:rsidR="00402524" w:rsidRPr="00F71B17" w:rsidRDefault="00402524" w:rsidP="00C60FAD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4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Combinations</w:t>
            </w:r>
            <w:r w:rsidR="00E56515" w:rsidRPr="00F71B17">
              <w:rPr>
                <w:rFonts w:ascii="Times New Roman" w:hAnsi="Times New Roman" w:cs="Times New Roman"/>
                <w:kern w:val="0"/>
                <w:sz w:val="24"/>
                <w:vertAlign w:val="superscript"/>
                <w:lang w:bidi="ar"/>
              </w:rPr>
              <w:t>b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 xml:space="preserve"> (µg/mL)</w:t>
            </w:r>
          </w:p>
        </w:tc>
      </w:tr>
      <w:tr w:rsidR="003A481A" w:rsidRPr="00F71B17" w14:paraId="67DD5B39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128E5F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0A67B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AN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3948B9" w14:textId="63BA7151" w:rsidR="00D13558" w:rsidRPr="00F71B17" w:rsidRDefault="006A4FFB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A79D0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3EE0E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466724" w14:textId="1A6B91BF" w:rsidR="00D13558" w:rsidRPr="00F71B17" w:rsidRDefault="006A4FFB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FLC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EFA187" w14:textId="6E207AF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AN/</w:t>
            </w:r>
            <w:r w:rsidR="006A4FFB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147C8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AN/VOR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FA21A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AN/POS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E90E7A" w14:textId="760C0E5B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AN/</w:t>
            </w:r>
            <w:r w:rsidR="006A4FFB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FLC</w:t>
            </w:r>
          </w:p>
        </w:tc>
      </w:tr>
      <w:tr w:rsidR="003A481A" w:rsidRPr="00F71B17" w14:paraId="0FA2AFAF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201920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albicans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14C7EE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ACFB4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D315FD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A376AC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B08A89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90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6378CB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C1DC0E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C7E9D9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0704F6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2A4A6C68" w14:textId="77777777" w:rsidTr="00952589">
        <w:trPr>
          <w:trHeight w:val="372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3A85D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1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2C9A7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2D89B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09E35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63459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727D0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33BCC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DDF78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6E0323" w14:textId="7D3837E3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="001B444E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7B0A64" w14:textId="2FE7BCBF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4(0.19,S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</w:tr>
      <w:tr w:rsidR="003A481A" w:rsidRPr="00F71B17" w14:paraId="37AA93C1" w14:textId="77777777" w:rsidTr="00952589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2D8F9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2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EAB4C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26FC9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B5A1D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0FC08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58DC3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04410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0.5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3EB13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21230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49CF82" w14:textId="6840BBB5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0.5(0.13,S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75D2443A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F331C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C8560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99757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3BC96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AAE56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2EE6C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59062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4E3BD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5B9FD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1.13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10066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0.5(1.00,I)</w:t>
            </w:r>
          </w:p>
        </w:tc>
      </w:tr>
      <w:tr w:rsidR="003A481A" w:rsidRPr="00F71B17" w14:paraId="50A4114E" w14:textId="77777777" w:rsidTr="00952589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9068B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4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0E3A3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DCA5A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CCB93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E92A0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FDFBE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B4961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0625(0.5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EEE8C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647D1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0625(0.5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1EFB8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</w:tr>
      <w:tr w:rsidR="003A481A" w:rsidRPr="00F71B17" w14:paraId="76F4FFBA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38BE1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E07F1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79A62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E7CA2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425B6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B8A10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0789D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403C0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4B852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38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3EF976" w14:textId="166E042B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4(</w:t>
            </w:r>
            <w:r w:rsidR="001B444E" w:rsidRPr="00F71B17"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&g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I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</w:tr>
      <w:tr w:rsidR="003A481A" w:rsidRPr="00F71B17" w14:paraId="5843C2F5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0376E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6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F68C1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69ED7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C8635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97203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BD08D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093F5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2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CF52D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A97CA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1F4916" w14:textId="15A2B14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2(0.08,S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e</w:t>
            </w:r>
          </w:p>
        </w:tc>
      </w:tr>
      <w:tr w:rsidR="003A481A" w:rsidRPr="00F71B17" w14:paraId="7F6F633F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9B157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7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93FFC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C844F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09AE9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7C877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64BBB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813AED" w14:textId="7ED42B3B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BE849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F2782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F8CA2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(1.02,I)</w:t>
            </w:r>
          </w:p>
        </w:tc>
      </w:tr>
      <w:tr w:rsidR="003A481A" w:rsidRPr="00F71B17" w14:paraId="39E00967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3F737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3DF87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1014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4A24B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6F048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0D818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2F6472" w14:textId="2C8B610F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0.125(0.14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e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2D570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70C42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25(0.56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218B0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0.51,I)</w:t>
            </w:r>
          </w:p>
        </w:tc>
      </w:tr>
      <w:tr w:rsidR="003A481A" w:rsidRPr="00F71B17" w14:paraId="601276FF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D5772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9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49F37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0E925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12146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A6E2E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5CA10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993CF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C5946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0.5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DAC26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60CFD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0.26,S)</w:t>
            </w:r>
          </w:p>
        </w:tc>
      </w:tr>
      <w:tr w:rsidR="003A481A" w:rsidRPr="00F71B17" w14:paraId="3B55E119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6BF33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krusei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5DA7D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FCEBC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EDF0C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3A168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7FCB3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A37BB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CDA53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4846D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D346F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56C725D1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A9497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62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4E5E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A3955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A4478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59C11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526E0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5392A7" w14:textId="172B8473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</w:t>
            </w:r>
            <w:r w:rsidR="00952589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2DEC9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DACB47" w14:textId="0EA2A2E3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="001B444E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B53BE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6(0.51,I)</w:t>
            </w:r>
          </w:p>
        </w:tc>
      </w:tr>
      <w:tr w:rsidR="003A481A" w:rsidRPr="00F71B17" w14:paraId="084EC36D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029F2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K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A0D8B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A7934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C971E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24128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E7637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DF9C5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0.38,S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7D230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0.5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B5753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63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5ECF9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0.26,S)</w:t>
            </w:r>
          </w:p>
        </w:tc>
      </w:tr>
      <w:tr w:rsidR="003A481A" w:rsidRPr="00F71B17" w14:paraId="19C4FBEF" w14:textId="77777777" w:rsidTr="00952589">
        <w:trPr>
          <w:trHeight w:val="288"/>
          <w:jc w:val="center"/>
        </w:trPr>
        <w:tc>
          <w:tcPr>
            <w:tcW w:w="1153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CCD2EF" w14:textId="1AB7465D" w:rsidR="00952589" w:rsidRPr="00F71B17" w:rsidRDefault="00952589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parapsilosis</w:t>
            </w:r>
          </w:p>
        </w:tc>
      </w:tr>
      <w:tr w:rsidR="003A481A" w:rsidRPr="00F71B17" w14:paraId="1FF35F54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01CE6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22019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5783E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6BB4C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04256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1BCB6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578A0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574B84" w14:textId="6062340B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</w:t>
            </w:r>
            <w:r w:rsidR="00952589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F8F56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EB19D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0625(0.38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4BAB3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2(1.06,I)</w:t>
            </w:r>
          </w:p>
        </w:tc>
      </w:tr>
      <w:tr w:rsidR="003A481A" w:rsidRPr="00F71B17" w14:paraId="00935D4E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9CDBE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P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AD043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87568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1004E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99468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3246A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CE8B89" w14:textId="4409AF1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5(</w:t>
            </w:r>
            <w:r w:rsidR="00952589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CBB6B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2DBAA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5DDA7A" w14:textId="229F187E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4(0.25,S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</w:tr>
      <w:tr w:rsidR="003A481A" w:rsidRPr="00F71B17" w14:paraId="432FB29A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6F2AC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tropicalis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C95CB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F72CA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78625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615BC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0BAA4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913C3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BFE79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237A9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22053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36CD7B0D" w14:textId="77777777" w:rsidTr="00952589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E395B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1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F24F5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D989C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8674D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3D8A7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F5C4B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88268C" w14:textId="6FA2BBE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28/0.5</w:t>
            </w:r>
            <w:r w:rsidR="00B21316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(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.00,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）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3BBE0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F6AF7E" w14:textId="4B9006B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="001B444E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B76C96" w14:textId="4C7B6680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0.07,S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0DCF4FE7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3F6834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2</w:t>
            </w:r>
          </w:p>
        </w:tc>
        <w:tc>
          <w:tcPr>
            <w:tcW w:w="67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31727A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A597BA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5EA6A4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CFCC64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84F04A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14:paraId="4A73694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89B332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8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506D90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0.75,I)</w:t>
            </w:r>
          </w:p>
        </w:tc>
        <w:tc>
          <w:tcPr>
            <w:tcW w:w="14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2C1BF28" w14:textId="2ECEA360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0.25(0.07,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  <w:r w:rsidR="004C38A9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1DD976F7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3919D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3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A0836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DCDDE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39D39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7623B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43F1B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9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9E324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0.51,I)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FBE4C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C8459F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7D4BFF" w14:textId="7719BD0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0.50</w:t>
            </w:r>
            <w:r w:rsidR="00703F13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,I)</w:t>
            </w:r>
          </w:p>
        </w:tc>
      </w:tr>
    </w:tbl>
    <w:p w14:paraId="11B707A0" w14:textId="77777777" w:rsidR="00D13558" w:rsidRPr="00F71B17" w:rsidRDefault="00D13558" w:rsidP="00D13558">
      <w:pPr>
        <w:rPr>
          <w:rFonts w:ascii="Times New Roman" w:hAnsi="Times New Roman" w:cs="Times New Roman"/>
          <w:kern w:val="0"/>
          <w:sz w:val="22"/>
          <w:szCs w:val="22"/>
          <w:lang w:bidi="ar"/>
        </w:rPr>
      </w:pPr>
    </w:p>
    <w:p w14:paraId="7889775D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a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The MIC is the concentration achieving 50% growth inhibition; </w:t>
      </w:r>
    </w:p>
    <w:p w14:paraId="4CB51F00" w14:textId="303B9053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b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FICI results are shown in parentheses. S, synergy (FICI of ≤ 0.5); I, no interaction (indifference) (0.5&lt;FICI≤4)</w:t>
      </w:r>
      <w:r w:rsidR="0035409D"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; A, antagonism (FICI of &gt;4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 For FICI calculations, the concentration of 256μg/ml were used when MICs were &gt;128μg/ml.</w:t>
      </w:r>
    </w:p>
    <w:p w14:paraId="5B731259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c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dose dependent (SDD) of ITC and FLC</w:t>
      </w:r>
    </w:p>
    <w:p w14:paraId="6893C7E1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d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SDD to susceptible of ITC and FLC</w:t>
      </w:r>
    </w:p>
    <w:p w14:paraId="086803FE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e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of ITC and FLC</w:t>
      </w:r>
    </w:p>
    <w:p w14:paraId="196DE76A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f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intermediate to susceptible of VRC</w:t>
      </w:r>
    </w:p>
    <w:p w14:paraId="28539391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g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intermediate of VRC</w:t>
      </w:r>
    </w:p>
    <w:p w14:paraId="2950F526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Susceptible/SDD/resistant is defined as an MIC ≤2/4/≥8 mg/L of flu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respectively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intermidiate/resistant is defined as an MIC ≤0.125/0.25-0.5/≥1 mg/L of vori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, 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, and an MIC ≤0.5/1/≥2 mg/L of vori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kruse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SDD/resistant is defined as an MIC ≤0.125/0.25 – 0.5/≥1 mg/L of itra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</w:p>
    <w:p w14:paraId="21D9739F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Category change was analyzed for those species with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S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inical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breakpoint.</w:t>
      </w:r>
    </w:p>
    <w:p w14:paraId="1A7CF790" w14:textId="77777777" w:rsidR="00D13558" w:rsidRPr="00F71B17" w:rsidRDefault="00D13558">
      <w:pPr>
        <w:rPr>
          <w:rFonts w:ascii="Times New Roman" w:hAnsi="Times New Roman" w:cs="Times New Roman"/>
          <w:kern w:val="0"/>
          <w:sz w:val="22"/>
          <w:szCs w:val="22"/>
          <w:lang w:bidi="ar"/>
        </w:rPr>
        <w:sectPr w:rsidR="00D13558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9886CDD" w14:textId="6D22E5A6" w:rsidR="00D13558" w:rsidRPr="00F71B17" w:rsidRDefault="00D13558" w:rsidP="00D13558">
      <w:pPr>
        <w:jc w:val="center"/>
        <w:rPr>
          <w:rFonts w:ascii="Times New Roman" w:hAnsi="Times New Roman" w:cs="Times New Roman"/>
          <w:sz w:val="24"/>
        </w:rPr>
      </w:pPr>
      <w:r w:rsidRPr="00F71B17">
        <w:rPr>
          <w:rFonts w:ascii="Times New Roman" w:hAnsi="Times New Roman" w:cs="Times New Roman"/>
          <w:sz w:val="24"/>
        </w:rPr>
        <w:lastRenderedPageBreak/>
        <w:t xml:space="preserve">TABLE </w:t>
      </w:r>
      <w:r w:rsidR="00056DC0" w:rsidRPr="00F71B17">
        <w:rPr>
          <w:rFonts w:ascii="Times New Roman" w:hAnsi="Times New Roman" w:cs="Times New Roman"/>
          <w:sz w:val="24"/>
        </w:rPr>
        <w:t>S</w:t>
      </w:r>
      <w:r w:rsidRPr="00F71B17">
        <w:rPr>
          <w:rFonts w:ascii="Times New Roman" w:hAnsi="Times New Roman" w:cs="Times New Roman"/>
          <w:sz w:val="24"/>
        </w:rPr>
        <w:t>3 MICs and FICIs results with the combinations of lansoprazole and azoles</w:t>
      </w:r>
      <w:r w:rsidR="00E56515" w:rsidRPr="00F71B17">
        <w:rPr>
          <w:rFonts w:ascii="Times New Roman" w:hAnsi="Times New Roman" w:cs="Times New Roman"/>
          <w:sz w:val="24"/>
        </w:rPr>
        <w:t xml:space="preserve"> against</w:t>
      </w:r>
      <w:r w:rsidR="00E56515" w:rsidRPr="00F71B17">
        <w:rPr>
          <w:rFonts w:ascii="Times New Roman" w:hAnsi="Times New Roman" w:cs="Times New Roman" w:hint="eastAsia"/>
          <w:sz w:val="24"/>
        </w:rPr>
        <w:t xml:space="preserve"> </w:t>
      </w:r>
      <w:r w:rsidR="00E56515" w:rsidRPr="00F71B17">
        <w:rPr>
          <w:rFonts w:ascii="Times New Roman" w:hAnsi="Times New Roman" w:cs="Times New Roman"/>
          <w:i/>
          <w:iCs/>
          <w:sz w:val="24"/>
        </w:rPr>
        <w:t>Candida</w:t>
      </w:r>
      <w:r w:rsidR="00E56515" w:rsidRPr="00F71B17">
        <w:rPr>
          <w:rFonts w:ascii="Times New Roman" w:hAnsi="Times New Roman" w:cs="Times New Roman"/>
          <w:sz w:val="24"/>
        </w:rPr>
        <w:t xml:space="preserve"> spp.</w:t>
      </w:r>
    </w:p>
    <w:tbl>
      <w:tblPr>
        <w:tblW w:w="11593" w:type="dxa"/>
        <w:jc w:val="center"/>
        <w:tblLook w:val="04A0" w:firstRow="1" w:lastRow="0" w:firstColumn="1" w:lastColumn="0" w:noHBand="0" w:noVBand="1"/>
      </w:tblPr>
      <w:tblGrid>
        <w:gridCol w:w="1353"/>
        <w:gridCol w:w="671"/>
        <w:gridCol w:w="711"/>
        <w:gridCol w:w="711"/>
        <w:gridCol w:w="711"/>
        <w:gridCol w:w="620"/>
        <w:gridCol w:w="40"/>
        <w:gridCol w:w="1841"/>
        <w:gridCol w:w="1748"/>
        <w:gridCol w:w="1811"/>
        <w:gridCol w:w="1497"/>
        <w:gridCol w:w="54"/>
      </w:tblGrid>
      <w:tr w:rsidR="003A481A" w:rsidRPr="00F71B17" w14:paraId="2F4C263B" w14:textId="77777777" w:rsidTr="00B21316">
        <w:trPr>
          <w:gridAfter w:val="1"/>
          <w:wAfter w:w="61" w:type="dxa"/>
          <w:trHeight w:val="303"/>
          <w:jc w:val="center"/>
        </w:trPr>
        <w:tc>
          <w:tcPr>
            <w:tcW w:w="1353" w:type="dxa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A4F95D" w14:textId="77777777" w:rsidR="00B21316" w:rsidRPr="00F71B17" w:rsidRDefault="00B21316" w:rsidP="00C60FAD">
            <w:pPr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0179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FF32C9" w14:textId="77777777" w:rsidR="00B21316" w:rsidRPr="00F71B17" w:rsidRDefault="00B21316" w:rsidP="00C60FAD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vertAlign w:val="superscript"/>
                <w:lang w:bidi="ar"/>
              </w:rPr>
              <w:t>a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 xml:space="preserve"> (mg/mL) for</w:t>
            </w:r>
            <w:r w:rsidRPr="00F71B17" w:rsidDel="00E03DEC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 xml:space="preserve"> </w:t>
            </w:r>
          </w:p>
        </w:tc>
      </w:tr>
      <w:tr w:rsidR="003A481A" w:rsidRPr="00F71B17" w14:paraId="734923E9" w14:textId="77777777" w:rsidTr="00B21316">
        <w:trPr>
          <w:gridAfter w:val="1"/>
          <w:wAfter w:w="61" w:type="dxa"/>
          <w:trHeight w:val="303"/>
          <w:jc w:val="center"/>
        </w:trPr>
        <w:tc>
          <w:tcPr>
            <w:tcW w:w="1353" w:type="dxa"/>
            <w:vMerge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637DC7" w14:textId="77777777" w:rsidR="00B21316" w:rsidRPr="00F71B17" w:rsidRDefault="00B21316" w:rsidP="00C60FAD">
            <w:pPr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3474" w:type="dxa"/>
            <w:gridSpan w:val="6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EDCF4B0" w14:textId="77777777" w:rsidR="00B21316" w:rsidRPr="00F71B17" w:rsidRDefault="00B21316" w:rsidP="00C60FAD">
            <w:pPr>
              <w:widowControl/>
              <w:jc w:val="left"/>
              <w:textAlignment w:val="center"/>
              <w:rPr>
                <w:rFonts w:ascii="Times New Roman" w:hAnsi="Times New Roman" w:cs="Times New Roman"/>
                <w:kern w:val="0"/>
                <w:sz w:val="24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Agent alone</w:t>
            </w:r>
          </w:p>
        </w:tc>
        <w:tc>
          <w:tcPr>
            <w:tcW w:w="6705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A3E305" w14:textId="03EE25C3" w:rsidR="00B21316" w:rsidRPr="00F71B17" w:rsidRDefault="00B21316" w:rsidP="00C60FAD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4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>Combinations</w:t>
            </w:r>
            <w:r w:rsidR="00E56515" w:rsidRPr="00F71B17">
              <w:rPr>
                <w:rFonts w:ascii="Times New Roman" w:hAnsi="Times New Roman" w:cs="Times New Roman"/>
                <w:kern w:val="0"/>
                <w:sz w:val="24"/>
                <w:vertAlign w:val="superscript"/>
                <w:lang w:bidi="ar"/>
              </w:rPr>
              <w:t>b</w:t>
            </w:r>
            <w:r w:rsidRPr="00F71B17">
              <w:rPr>
                <w:rFonts w:ascii="Times New Roman" w:hAnsi="Times New Roman" w:cs="Times New Roman"/>
                <w:kern w:val="0"/>
                <w:sz w:val="24"/>
                <w:lang w:bidi="ar"/>
              </w:rPr>
              <w:t xml:space="preserve"> (µg/mL)</w:t>
            </w:r>
          </w:p>
        </w:tc>
      </w:tr>
      <w:tr w:rsidR="003A481A" w:rsidRPr="00F71B17" w14:paraId="1AF1BE36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353EF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BCABF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LAN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51F268F" w14:textId="00A4E6D2" w:rsidR="00D13558" w:rsidRPr="00F71B17" w:rsidRDefault="006A4FFB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7171C6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CA8ACA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DF530DB" w14:textId="6D648C4C" w:rsidR="00D13558" w:rsidRPr="00F71B17" w:rsidRDefault="006A4FFB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FLC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600A64" w14:textId="6200E453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LAN/</w:t>
            </w:r>
            <w:r w:rsidR="006A4FFB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97B671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LAN/VOR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2E78C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LAN/POS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DC5691" w14:textId="230B174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LAN/</w:t>
            </w:r>
            <w:r w:rsidR="006A4FFB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FLC</w:t>
            </w:r>
          </w:p>
        </w:tc>
      </w:tr>
      <w:tr w:rsidR="003A481A" w:rsidRPr="00F71B17" w14:paraId="2C91B4BB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71AE6A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albicans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10322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E60913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9B04B8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B4ED58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A61B70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1B7DA2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5396DE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739047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16C234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5EEFEA36" w14:textId="77777777" w:rsidTr="00B21316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CF394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1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D5723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8B44D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DC503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FED1C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C1CFA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47FAC8" w14:textId="7B84E400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6C9E9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0C580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0.125(0.28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99CA3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6(0.52,I)</w:t>
            </w:r>
          </w:p>
        </w:tc>
      </w:tr>
      <w:tr w:rsidR="003A481A" w:rsidRPr="00F71B17" w14:paraId="0F6933FA" w14:textId="77777777" w:rsidTr="00B21316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F8FCF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2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0DB0C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429CD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882EA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71FC1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E0757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06325C" w14:textId="342BC4FE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125(0.13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C6EA1C" w14:textId="68837C54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0.51,I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f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10033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0625(0.51,I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586D62" w14:textId="04C9BCA6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0.07,S)</w:t>
            </w:r>
            <w:r w:rsidR="00703F13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27CE88DC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FBBC7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9CF0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077F4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A9C04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42FBC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C2B94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4B5992" w14:textId="52296774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0.125(0.28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B82263" w14:textId="6691FBB8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0.25(</w:t>
            </w:r>
            <w:r w:rsidR="00CE0464" w:rsidRPr="00F71B17"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&g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</w:t>
            </w:r>
            <w:r w:rsidR="00CE0464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0BFC9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0625(0.19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E70C4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0.5(1.02,I)</w:t>
            </w:r>
          </w:p>
        </w:tc>
      </w:tr>
      <w:tr w:rsidR="003A481A" w:rsidRPr="00F71B17" w14:paraId="14AE9B99" w14:textId="77777777" w:rsidTr="00B21316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6538F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4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4620E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6A512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B9425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326A9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2F965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A77AF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0625(0.51,I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2657F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0A461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0625(0.51,I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3007F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/0.25(1,I)</w:t>
            </w:r>
          </w:p>
        </w:tc>
      </w:tr>
      <w:tr w:rsidR="003A481A" w:rsidRPr="00F71B17" w14:paraId="762187B6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9402A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36210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9EB08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E7562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E1F77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DF07A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36D004" w14:textId="1972B13F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25(0.38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D704A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D9E39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0.25(0.16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FCF3C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8(1.03,I)</w:t>
            </w:r>
          </w:p>
        </w:tc>
      </w:tr>
      <w:tr w:rsidR="003A481A" w:rsidRPr="00F71B17" w14:paraId="233CB3AF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60509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6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FFC9D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EEAD4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7B09F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39010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EA006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1F31FB" w14:textId="10968249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0625(0.13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CD68F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408C1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0625(0.19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4B4FA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/16(0.53,I)</w:t>
            </w:r>
          </w:p>
        </w:tc>
      </w:tr>
      <w:tr w:rsidR="003A481A" w:rsidRPr="00F71B17" w14:paraId="6747BB26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C6028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7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5B2F6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37990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F77ED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CA906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13322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7922B1" w14:textId="7910E03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125(0.31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34D68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1737B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C20BB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1.00,I)</w:t>
            </w:r>
          </w:p>
        </w:tc>
      </w:tr>
      <w:tr w:rsidR="003A481A" w:rsidRPr="00F71B17" w14:paraId="3F66E887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E39AF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BBC5E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A2F04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E9903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4E6A7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56506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589501" w14:textId="310F2FAA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25(0.31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5929AB" w14:textId="2FB49276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0.51,I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g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A06AF2" w14:textId="0972A221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5(1.06,</w:t>
            </w:r>
            <w:r w:rsidR="00CE0464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33C05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0.26,S)</w:t>
            </w:r>
          </w:p>
        </w:tc>
      </w:tr>
      <w:tr w:rsidR="003A481A" w:rsidRPr="00F71B17" w14:paraId="647C2759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F366D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9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BD6A9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AE57C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6A46F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31F54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9BACC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408ED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B560B8" w14:textId="3D6376E9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125(0.31,S)</w:t>
            </w:r>
            <w:r w:rsidR="00A67B21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f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4C41A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801A4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0.26,S)</w:t>
            </w:r>
          </w:p>
        </w:tc>
      </w:tr>
      <w:tr w:rsidR="003A481A" w:rsidRPr="00F71B17" w14:paraId="4C91B7A1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FE653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krusei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7DA75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90BC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955EB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5F0CF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01C1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C2947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C5971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41C6E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78C10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60A0D909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3E7B0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62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025F5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111F8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F2F5A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C6D45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CC20A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0DE03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5E87C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0.75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8AA35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0625(0.19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A8611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6(0.52,I)</w:t>
            </w:r>
          </w:p>
        </w:tc>
      </w:tr>
      <w:tr w:rsidR="003A481A" w:rsidRPr="00F71B17" w14:paraId="49EDF9EE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B324E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K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9ABA3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E56CE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E920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843F4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7B630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91CE4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5(0.31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A3F52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0.75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01A8B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125(0.19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B19D5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0.26,S)</w:t>
            </w:r>
          </w:p>
        </w:tc>
      </w:tr>
      <w:tr w:rsidR="003A481A" w:rsidRPr="00F71B17" w14:paraId="17B182F0" w14:textId="77777777" w:rsidTr="00B21316">
        <w:trPr>
          <w:trHeight w:val="288"/>
          <w:jc w:val="center"/>
        </w:trPr>
        <w:tc>
          <w:tcPr>
            <w:tcW w:w="1159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7410B2" w14:textId="078FDEA1" w:rsidR="00B21316" w:rsidRPr="00F71B17" w:rsidRDefault="00B21316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parapsilosis</w:t>
            </w:r>
          </w:p>
        </w:tc>
      </w:tr>
      <w:tr w:rsidR="003A481A" w:rsidRPr="00F71B17" w14:paraId="290F7449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F8F7D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22019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48FE5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517C5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1CB6D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9EC1F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83666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FDA46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9851A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81CF9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0625(0.31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056563" w14:textId="0DC28F21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/1(</w:t>
            </w:r>
            <w:r w:rsidR="00CE0464" w:rsidRPr="00F71B17">
              <w:rPr>
                <w:rFonts w:ascii="Times New Roman" w:eastAsia="宋体" w:hAnsi="Times New Roman" w:cs="Times New Roman"/>
                <w:kern w:val="0"/>
                <w:sz w:val="22"/>
                <w:szCs w:val="22"/>
                <w:lang w:bidi="ar"/>
              </w:rPr>
              <w:t>&g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</w:t>
            </w:r>
            <w:r w:rsidR="00CE0464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4C2E91EB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ECEEE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P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95303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66845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EFF4D1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8FCF7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16E46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44BA3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A8299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516C3C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0.125(0.27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B231D6" w14:textId="4A56E2E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4(0.25,S)</w:t>
            </w:r>
            <w:r w:rsidR="00703F13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</w:tr>
      <w:tr w:rsidR="003A481A" w:rsidRPr="00F71B17" w14:paraId="1566582E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A0C08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tropicalis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070B47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4895E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AAD8F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51673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F1CF1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A2C04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B86273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A5C81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FB07C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2539862F" w14:textId="77777777" w:rsidTr="00B21316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518BF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1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745A5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BB08A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49012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BF393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030EA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571448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B1FDA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1.01,I)</w:t>
            </w:r>
          </w:p>
        </w:tc>
        <w:tc>
          <w:tcPr>
            <w:tcW w:w="18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5CADE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125(0.31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89817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1.01,I)</w:t>
            </w:r>
          </w:p>
        </w:tc>
      </w:tr>
      <w:tr w:rsidR="003A481A" w:rsidRPr="00F71B17" w14:paraId="7DFF4431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ADD708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2</w:t>
            </w:r>
          </w:p>
        </w:tc>
        <w:tc>
          <w:tcPr>
            <w:tcW w:w="67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C32880B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999CCC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C521D1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5333F5F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A12D995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14:paraId="0031FA35" w14:textId="3BD319ED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</w:t>
            </w:r>
            <w:r w:rsidR="00E56515"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85864E6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8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239464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14:paraId="7A007116" w14:textId="024C87E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2(0.50</w:t>
            </w:r>
            <w:r w:rsidR="007B77F9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,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  <w:r w:rsidR="00703F13"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36930508" w14:textId="77777777" w:rsidTr="00AA1358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E8111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3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E4CB52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58B719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74F74D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4007D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C786AF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8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AB51C0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1(0.63,I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16C276A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30E04E" w14:textId="77777777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0.51,I)</w:t>
            </w:r>
          </w:p>
        </w:tc>
        <w:tc>
          <w:tcPr>
            <w:tcW w:w="14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19DF28" w14:textId="62F12B73" w:rsidR="00D13558" w:rsidRPr="00F71B17" w:rsidRDefault="00D13558" w:rsidP="00AD6ADC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0.50</w:t>
            </w:r>
            <w:r w:rsidR="007B77F9"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,I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)</w:t>
            </w:r>
          </w:p>
        </w:tc>
      </w:tr>
    </w:tbl>
    <w:p w14:paraId="7DBF5715" w14:textId="77777777" w:rsidR="00D13558" w:rsidRPr="00F71B17" w:rsidRDefault="00D13558" w:rsidP="00D13558">
      <w:pPr>
        <w:rPr>
          <w:rFonts w:ascii="Times New Roman" w:hAnsi="Times New Roman" w:cs="Times New Roman"/>
          <w:kern w:val="0"/>
          <w:sz w:val="22"/>
          <w:szCs w:val="22"/>
          <w:lang w:bidi="ar"/>
        </w:rPr>
      </w:pPr>
    </w:p>
    <w:p w14:paraId="2E3552CF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a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The MIC is the concentration achieving 50% growth inhibition; </w:t>
      </w:r>
    </w:p>
    <w:p w14:paraId="4EB6A3F1" w14:textId="1C5CDE46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b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FICI results are shown in parentheses. S, synergy (FICI of ≤ 0.5); I, no interaction (indifference) (0.5&lt;FICI≤4)</w:t>
      </w:r>
      <w:r w:rsidR="0035409D"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; A, antagonism (FICI of &gt;4);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 For FICI calculations, the concentration of 256μg/ml were used when MICs were &gt;128μg/ml.</w:t>
      </w:r>
    </w:p>
    <w:p w14:paraId="4FBC3F19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c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dose dependent (SDD) of ITC and FLC</w:t>
      </w:r>
    </w:p>
    <w:p w14:paraId="03CD872A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d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SDD to susceptible of ITC and FLC</w:t>
      </w:r>
    </w:p>
    <w:p w14:paraId="7EC70B01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e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of ITC and FLC</w:t>
      </w:r>
    </w:p>
    <w:p w14:paraId="34FE20C5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f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intermediate to susceptible of VRC</w:t>
      </w:r>
    </w:p>
    <w:p w14:paraId="143C05B4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g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intermediate of VRC</w:t>
      </w:r>
    </w:p>
    <w:p w14:paraId="5DB37F97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Susceptible/SDD/resistant is defined as an MIC ≤2/4/≥8 mg/L of flu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respectively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intermidiate/resistant is defined as an MIC ≤0.125/0.25-0.5/≥1 mg/L of vori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, 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, and an MIC ≤0.5/1/≥2 mg/L of vori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kruse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SDD/resistant is defined as an MIC ≤0.125/0.25 – 0.5/≥1 mg/L of itra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</w:p>
    <w:p w14:paraId="4A329C58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Category change was analyzed for those species with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S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inical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breakpoint.</w:t>
      </w:r>
    </w:p>
    <w:p w14:paraId="284DF643" w14:textId="77777777" w:rsidR="00D13558" w:rsidRPr="00F71B17" w:rsidRDefault="00D13558" w:rsidP="00D13558">
      <w:pPr>
        <w:jc w:val="center"/>
        <w:rPr>
          <w:rFonts w:ascii="Times New Roman" w:hAnsi="Times New Roman" w:cs="Times New Roman"/>
          <w:kern w:val="0"/>
          <w:sz w:val="22"/>
          <w:szCs w:val="22"/>
          <w:lang w:bidi="ar"/>
        </w:rPr>
        <w:sectPr w:rsidR="00D13558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832DF69" w14:textId="6ED0F029" w:rsidR="00492C96" w:rsidRPr="00F71B17" w:rsidRDefault="00D13558" w:rsidP="00CE0464">
      <w:pPr>
        <w:jc w:val="center"/>
        <w:rPr>
          <w:rFonts w:ascii="Times New Roman" w:hAnsi="Times New Roman" w:cs="Times New Roman"/>
          <w:sz w:val="24"/>
        </w:rPr>
      </w:pPr>
      <w:r w:rsidRPr="00F71B17">
        <w:rPr>
          <w:rFonts w:ascii="Times New Roman" w:hAnsi="Times New Roman" w:cs="Times New Roman"/>
          <w:sz w:val="24"/>
        </w:rPr>
        <w:lastRenderedPageBreak/>
        <w:t xml:space="preserve">TABLE </w:t>
      </w:r>
      <w:r w:rsidR="00056DC0" w:rsidRPr="00F71B17">
        <w:rPr>
          <w:rFonts w:ascii="Times New Roman" w:hAnsi="Times New Roman" w:cs="Times New Roman"/>
          <w:sz w:val="24"/>
        </w:rPr>
        <w:t>S</w:t>
      </w:r>
      <w:r w:rsidRPr="00F71B17">
        <w:rPr>
          <w:rFonts w:ascii="Times New Roman" w:hAnsi="Times New Roman" w:cs="Times New Roman"/>
          <w:sz w:val="24"/>
        </w:rPr>
        <w:t>4 MICs and FICIs results with the combinations of rabeprazole and azoles</w:t>
      </w:r>
      <w:r w:rsidR="00CE0464" w:rsidRPr="00F71B17">
        <w:rPr>
          <w:rFonts w:ascii="Times New Roman" w:hAnsi="Times New Roman" w:cs="Times New Roman"/>
          <w:sz w:val="24"/>
        </w:rPr>
        <w:t xml:space="preserve"> against</w:t>
      </w:r>
      <w:r w:rsidR="00CE0464" w:rsidRPr="00F71B17">
        <w:rPr>
          <w:rFonts w:ascii="Times New Roman" w:hAnsi="Times New Roman" w:cs="Times New Roman" w:hint="eastAsia"/>
          <w:sz w:val="24"/>
        </w:rPr>
        <w:t xml:space="preserve"> </w:t>
      </w:r>
      <w:r w:rsidR="00CE0464" w:rsidRPr="00F71B17">
        <w:rPr>
          <w:rFonts w:ascii="Times New Roman" w:hAnsi="Times New Roman" w:cs="Times New Roman"/>
          <w:i/>
          <w:iCs/>
          <w:sz w:val="24"/>
        </w:rPr>
        <w:t>Candida</w:t>
      </w:r>
      <w:r w:rsidR="00CE0464" w:rsidRPr="00F71B17">
        <w:rPr>
          <w:rFonts w:ascii="Times New Roman" w:hAnsi="Times New Roman" w:cs="Times New Roman"/>
          <w:sz w:val="24"/>
        </w:rPr>
        <w:t xml:space="preserve"> spp.</w:t>
      </w:r>
      <w:r w:rsidR="00492C96" w:rsidRPr="00F71B17">
        <w:rPr>
          <w:rFonts w:ascii="Times New Roman" w:hAnsi="Times New Roman" w:cs="Times New Roman"/>
          <w:sz w:val="24"/>
        </w:rPr>
        <w:br/>
      </w:r>
    </w:p>
    <w:tbl>
      <w:tblPr>
        <w:tblW w:w="11055" w:type="dxa"/>
        <w:jc w:val="center"/>
        <w:tblLook w:val="04A0" w:firstRow="1" w:lastRow="0" w:firstColumn="1" w:lastColumn="0" w:noHBand="0" w:noVBand="1"/>
      </w:tblPr>
      <w:tblGrid>
        <w:gridCol w:w="1353"/>
        <w:gridCol w:w="671"/>
        <w:gridCol w:w="711"/>
        <w:gridCol w:w="711"/>
        <w:gridCol w:w="711"/>
        <w:gridCol w:w="620"/>
        <w:gridCol w:w="1764"/>
        <w:gridCol w:w="1542"/>
        <w:gridCol w:w="1542"/>
        <w:gridCol w:w="1441"/>
      </w:tblGrid>
      <w:tr w:rsidR="003A481A" w:rsidRPr="00F71B17" w14:paraId="36687910" w14:textId="77777777" w:rsidTr="0034569E">
        <w:trPr>
          <w:trHeight w:val="303"/>
          <w:jc w:val="center"/>
        </w:trPr>
        <w:tc>
          <w:tcPr>
            <w:tcW w:w="1353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2B198C2" w14:textId="77777777" w:rsidR="00492C96" w:rsidRPr="00F71B17" w:rsidRDefault="00492C96" w:rsidP="0034569E">
            <w:pPr>
              <w:rPr>
                <w:rFonts w:ascii="Times New Roman" w:hAnsi="Times New Roman" w:cs="Times New Roman"/>
                <w:kern w:val="0"/>
                <w:sz w:val="24"/>
                <w:szCs w:val="32"/>
                <w:lang w:bidi="ar"/>
              </w:rPr>
            </w:pPr>
          </w:p>
        </w:tc>
        <w:tc>
          <w:tcPr>
            <w:tcW w:w="9702" w:type="dxa"/>
            <w:gridSpan w:val="9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523E2D9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4"/>
                <w:szCs w:val="32"/>
                <w:lang w:bidi="ar"/>
              </w:rPr>
            </w:pPr>
            <w:r w:rsidRPr="00F71B17">
              <w:rPr>
                <w:rFonts w:ascii="Times New Roman" w:hAnsi="Times New Roman" w:cs="Times New Roman"/>
                <w:sz w:val="24"/>
                <w:szCs w:val="32"/>
              </w:rPr>
              <w:t>MIC</w:t>
            </w:r>
            <w:r w:rsidRPr="00F71B17">
              <w:rPr>
                <w:rFonts w:ascii="Times New Roman" w:hAnsi="Times New Roman" w:cs="Times New Roman"/>
                <w:sz w:val="24"/>
                <w:szCs w:val="32"/>
                <w:vertAlign w:val="superscript"/>
              </w:rPr>
              <w:t>a</w:t>
            </w:r>
            <w:r w:rsidRPr="00F71B17">
              <w:rPr>
                <w:rFonts w:ascii="Times New Roman" w:hAnsi="Times New Roman" w:cs="Times New Roman"/>
                <w:sz w:val="24"/>
                <w:szCs w:val="32"/>
              </w:rPr>
              <w:t xml:space="preserve"> (mg/mL) for </w:t>
            </w:r>
          </w:p>
        </w:tc>
      </w:tr>
      <w:tr w:rsidR="003A481A" w:rsidRPr="00F71B17" w14:paraId="75257863" w14:textId="77777777" w:rsidTr="0034569E">
        <w:trPr>
          <w:trHeight w:val="303"/>
          <w:jc w:val="center"/>
        </w:trPr>
        <w:tc>
          <w:tcPr>
            <w:tcW w:w="135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0F927E9" w14:textId="77777777" w:rsidR="00492C96" w:rsidRPr="00F71B17" w:rsidRDefault="00492C96" w:rsidP="0034569E">
            <w:pPr>
              <w:rPr>
                <w:rFonts w:ascii="Times New Roman" w:hAnsi="Times New Roman" w:cs="Times New Roman"/>
                <w:kern w:val="0"/>
                <w:sz w:val="24"/>
                <w:szCs w:val="32"/>
                <w:lang w:bidi="ar"/>
              </w:rPr>
            </w:pPr>
          </w:p>
        </w:tc>
        <w:tc>
          <w:tcPr>
            <w:tcW w:w="3436" w:type="dxa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517D1253" w14:textId="77777777" w:rsidR="00492C96" w:rsidRPr="00F71B17" w:rsidRDefault="00492C96" w:rsidP="0034569E">
            <w:pPr>
              <w:widowControl/>
              <w:jc w:val="left"/>
              <w:textAlignment w:val="center"/>
              <w:rPr>
                <w:rFonts w:ascii="Times New Roman" w:hAnsi="Times New Roman" w:cs="Times New Roman"/>
                <w:kern w:val="0"/>
                <w:sz w:val="24"/>
                <w:szCs w:val="32"/>
                <w:lang w:bidi="ar"/>
              </w:rPr>
            </w:pPr>
            <w:r w:rsidRPr="00F71B17">
              <w:rPr>
                <w:rFonts w:ascii="Times New Roman" w:hAnsi="Times New Roman" w:cs="Times New Roman"/>
                <w:sz w:val="24"/>
                <w:szCs w:val="32"/>
              </w:rPr>
              <w:t>Agent alone</w:t>
            </w:r>
          </w:p>
        </w:tc>
        <w:tc>
          <w:tcPr>
            <w:tcW w:w="626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34DD95" w14:textId="77777777" w:rsidR="00492C96" w:rsidRPr="00F71B17" w:rsidRDefault="00492C96" w:rsidP="0034569E">
            <w:pPr>
              <w:widowControl/>
              <w:jc w:val="left"/>
              <w:textAlignment w:val="top"/>
              <w:rPr>
                <w:rFonts w:ascii="Times New Roman" w:hAnsi="Times New Roman" w:cs="Times New Roman"/>
                <w:kern w:val="0"/>
                <w:sz w:val="24"/>
                <w:szCs w:val="32"/>
                <w:lang w:bidi="ar"/>
              </w:rPr>
            </w:pPr>
            <w:r w:rsidRPr="00F71B17">
              <w:rPr>
                <w:rFonts w:ascii="Times New Roman" w:hAnsi="Times New Roman" w:cs="Times New Roman"/>
                <w:sz w:val="24"/>
                <w:szCs w:val="32"/>
              </w:rPr>
              <w:t>Combinations</w:t>
            </w:r>
            <w:r w:rsidRPr="00F71B17">
              <w:rPr>
                <w:rFonts w:ascii="Times New Roman" w:hAnsi="Times New Roman" w:cs="Times New Roman"/>
                <w:sz w:val="24"/>
                <w:szCs w:val="32"/>
                <w:vertAlign w:val="superscript"/>
              </w:rPr>
              <w:t>b</w:t>
            </w:r>
            <w:r w:rsidRPr="00F71B17">
              <w:rPr>
                <w:rFonts w:ascii="Times New Roman" w:hAnsi="Times New Roman" w:cs="Times New Roman"/>
                <w:sz w:val="24"/>
                <w:szCs w:val="32"/>
              </w:rPr>
              <w:t xml:space="preserve"> (µg/mL)</w:t>
            </w:r>
          </w:p>
        </w:tc>
      </w:tr>
      <w:tr w:rsidR="003A481A" w:rsidRPr="00F71B17" w14:paraId="6F0782B2" w14:textId="77777777" w:rsidTr="0034569E">
        <w:trPr>
          <w:trHeight w:val="320"/>
          <w:jc w:val="center"/>
        </w:trPr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88774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55E99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RAB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1EF222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DFE9D1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DC800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2840C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FLC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49903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RAB/ITC</w:t>
            </w: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2DA4B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RAB/VOR</w:t>
            </w: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1485B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RAB/POS</w:t>
            </w: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5AFF7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RAB/FLC</w:t>
            </w:r>
          </w:p>
        </w:tc>
      </w:tr>
      <w:tr w:rsidR="003A481A" w:rsidRPr="00F71B17" w14:paraId="798240FA" w14:textId="77777777" w:rsidTr="0034569E">
        <w:trPr>
          <w:trHeight w:val="320"/>
          <w:jc w:val="center"/>
        </w:trPr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E2DDA4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albicans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01BBA2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2C0196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9BF5C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030162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FCEA79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6011CF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3C0C4A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5446EB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D574F1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60351A07" w14:textId="77777777" w:rsidTr="0034569E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03C14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1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1B012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07599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056A8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D3662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029BB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1D9CF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1C955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9AE99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2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FF8F9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6(0.51,I)</w:t>
            </w:r>
          </w:p>
        </w:tc>
      </w:tr>
      <w:tr w:rsidR="003A481A" w:rsidRPr="00F71B17" w14:paraId="251E3F98" w14:textId="77777777" w:rsidTr="0034569E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346DE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2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68742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3D028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964F9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7C18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47121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8D8D8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c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7ACB4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D56A3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5795E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0.51,I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34D706D9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A762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125D2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8D5FF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A8422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FFAD5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A89E4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CD80F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D9FFF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0.5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3C837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/0.5(1.06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8C279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0.5(1.02,I)</w:t>
            </w:r>
          </w:p>
        </w:tc>
      </w:tr>
      <w:tr w:rsidR="003A481A" w:rsidRPr="00F71B17" w14:paraId="2AF60ADD" w14:textId="77777777" w:rsidTr="0034569E">
        <w:trPr>
          <w:trHeight w:val="384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2E819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4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2E074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DAC41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A1FD0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74B86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D23BF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53BE7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BE8A3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C90F4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5B486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0.25(1.00,I)</w:t>
            </w:r>
          </w:p>
        </w:tc>
      </w:tr>
      <w:tr w:rsidR="003A481A" w:rsidRPr="00F71B17" w14:paraId="3D926749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0B798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42278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F4418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83F60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820D4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45745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8C9DA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2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88A8B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BC81C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0.5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CB128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8(1.02,I)</w:t>
            </w:r>
          </w:p>
        </w:tc>
      </w:tr>
      <w:tr w:rsidR="003A481A" w:rsidRPr="00F71B17" w14:paraId="78793E99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9135B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6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C73B7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406F9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04B76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FD17A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8139B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8FBF0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9F529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2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2F704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F300F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6(0.52,I)</w:t>
            </w:r>
          </w:p>
        </w:tc>
      </w:tr>
      <w:tr w:rsidR="003A481A" w:rsidRPr="00F71B17" w14:paraId="77BD75CA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63743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7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6EF6F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0635E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4ED1A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CD113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1A2AE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EC6AB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4.01,A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C6819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663D8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53E67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(1.02,I)</w:t>
            </w:r>
          </w:p>
        </w:tc>
      </w:tr>
      <w:tr w:rsidR="003A481A" w:rsidRPr="00F71B17" w14:paraId="622F1EC1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5CAB5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24E95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17865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88AC9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52DF1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468B2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55C17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125(0.38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e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EBF20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B1FEA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82C79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(0.52,I)</w:t>
            </w:r>
          </w:p>
        </w:tc>
      </w:tr>
      <w:tr w:rsidR="003A481A" w:rsidRPr="00F71B17" w14:paraId="6922C533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BBAF7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A9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479B3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1B245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4CF0E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C2673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FF9E7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705A5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4653C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09F96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5(1.13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B0B52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(0.52,I)</w:t>
            </w:r>
          </w:p>
        </w:tc>
      </w:tr>
      <w:tr w:rsidR="003A481A" w:rsidRPr="00F71B17" w14:paraId="7E5FF946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F4378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krusei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03158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5CB93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3AA4D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D36E0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2FED4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AEE9F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5206B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D8627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471E3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3BDF22F0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EB010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62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92E9C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1EF2F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5B199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F16A0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7C926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08BAA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2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EC841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94126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933ED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6(0.52,I)</w:t>
            </w:r>
          </w:p>
        </w:tc>
      </w:tr>
      <w:tr w:rsidR="003A481A" w:rsidRPr="00F71B17" w14:paraId="3E329ADC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4C20A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K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8ECF1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AA6B7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E94EC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7F277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1ADD6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AC569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83A69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9ADBB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EC457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8(0.51,I)</w:t>
            </w:r>
          </w:p>
        </w:tc>
      </w:tr>
      <w:tr w:rsidR="003A481A" w:rsidRPr="00F71B17" w14:paraId="604A559D" w14:textId="77777777" w:rsidTr="0034569E">
        <w:trPr>
          <w:trHeight w:val="288"/>
          <w:jc w:val="center"/>
        </w:trPr>
        <w:tc>
          <w:tcPr>
            <w:tcW w:w="11055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BCAA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 parapsilosis</w:t>
            </w:r>
          </w:p>
        </w:tc>
      </w:tr>
      <w:tr w:rsidR="003A481A" w:rsidRPr="00F71B17" w14:paraId="12A57943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C345E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ATCC22019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5E391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BFFBD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2D6FE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2BA4A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584E2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BAB31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7638E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2AA5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2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FCFDE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2(1.00,I)</w:t>
            </w:r>
          </w:p>
        </w:tc>
      </w:tr>
      <w:tr w:rsidR="003A481A" w:rsidRPr="00F71B17" w14:paraId="4CE284A6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29B9D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P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CC017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6021B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F974B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00772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E84D7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EFB0F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6476C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2E817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29C11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/16(1.02,I)</w:t>
            </w:r>
          </w:p>
        </w:tc>
      </w:tr>
      <w:tr w:rsidR="003A481A" w:rsidRPr="00F71B17" w14:paraId="67A347B5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07AB99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i/>
                <w:iCs/>
                <w:kern w:val="0"/>
                <w:sz w:val="22"/>
                <w:szCs w:val="22"/>
                <w:lang w:bidi="ar"/>
              </w:rPr>
              <w:t>C.tropicalis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4ED78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AE88A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BCE36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6DC35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EC768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8B747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0053F3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A14CC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0B03F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</w:p>
        </w:tc>
      </w:tr>
      <w:tr w:rsidR="003A481A" w:rsidRPr="00F71B17" w14:paraId="6F941F1B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02E11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1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811BB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124ED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669F5E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FC7AC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FF8694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DAA48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1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E66A7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4(1.01,I)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8F438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1D7165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0.25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6D87E054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07A52D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2</w:t>
            </w:r>
          </w:p>
        </w:tc>
        <w:tc>
          <w:tcPr>
            <w:tcW w:w="67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FC89152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C7BA566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E84ECC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C7C8D5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14851C0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E74FD3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5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923890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2(1.01,I)</w:t>
            </w:r>
          </w:p>
        </w:tc>
        <w:tc>
          <w:tcPr>
            <w:tcW w:w="15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34D1ED8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0A538F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0.13,S)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vertAlign w:val="superscript"/>
                <w:lang w:bidi="ar"/>
              </w:rPr>
              <w:t>d</w:t>
            </w:r>
          </w:p>
        </w:tc>
      </w:tr>
      <w:tr w:rsidR="003A481A" w:rsidRPr="00F71B17" w14:paraId="2C937E4A" w14:textId="77777777" w:rsidTr="0034569E">
        <w:trPr>
          <w:trHeight w:val="288"/>
          <w:jc w:val="center"/>
        </w:trPr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B5ECF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CT3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51136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62356D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DA87CB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C5B53A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C63AC1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C8B8EF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64/0.5(</w:t>
            </w:r>
            <w:r w:rsidRPr="00F71B17">
              <w:rPr>
                <w:rFonts w:ascii="Times New Roman" w:eastAsia="Songti TC Light" w:hAnsi="Times New Roman" w:cs="Times New Roman"/>
                <w:kern w:val="0"/>
                <w:sz w:val="22"/>
                <w:szCs w:val="22"/>
                <w:lang w:bidi="ar"/>
              </w:rPr>
              <w:t>&lt;</w:t>
            </w: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6B72DB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125(1.01,I)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2200B7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2/0.5(1.01,I)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825F6C" w14:textId="77777777" w:rsidR="00492C96" w:rsidRPr="00F71B17" w:rsidRDefault="00492C96" w:rsidP="0034569E">
            <w:pPr>
              <w:widowControl/>
              <w:textAlignment w:val="top"/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cs="Times New Roman"/>
                <w:kern w:val="0"/>
                <w:sz w:val="22"/>
                <w:szCs w:val="22"/>
                <w:lang w:bidi="ar"/>
              </w:rPr>
              <w:t>1/1(0.504,I)</w:t>
            </w:r>
          </w:p>
        </w:tc>
      </w:tr>
    </w:tbl>
    <w:p w14:paraId="10B51A69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a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The MIC is the concentration achieving 50% growth inhibition; </w:t>
      </w:r>
    </w:p>
    <w:p w14:paraId="0EC2D9C2" w14:textId="4881A6F5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>b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FICI results are shown in parentheses. S, synergy (FICI of ≤ 0.5); I, no interaction (indifference) (0.5&lt;FICI≤4)</w:t>
      </w:r>
      <w:r w:rsidR="0035409D"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; A, antagonism (FICI of &gt;4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 For FICI calculations, the concentration of 256μg/ml were used when MICs were &gt;128μg/ml.</w:t>
      </w:r>
    </w:p>
    <w:p w14:paraId="64289003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c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dose dependent (SDD) of ITC and FLC</w:t>
      </w:r>
    </w:p>
    <w:p w14:paraId="0329A733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d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SDD to susceptible of ITC and FLC</w:t>
      </w:r>
    </w:p>
    <w:p w14:paraId="6FFFF66A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e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susceptible of ITC and FLC</w:t>
      </w:r>
    </w:p>
    <w:p w14:paraId="499D24C4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f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intermediate to susceptible of VRC</w:t>
      </w:r>
    </w:p>
    <w:p w14:paraId="2C983F1B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 w:hint="eastAsia"/>
          <w:kern w:val="0"/>
          <w:sz w:val="22"/>
          <w:szCs w:val="22"/>
          <w:vertAlign w:val="superscript"/>
          <w:lang w:bidi="en-US"/>
        </w:rPr>
        <w:t>g</w:t>
      </w:r>
      <w:r w:rsidRPr="00F71B17">
        <w:rPr>
          <w:rFonts w:ascii="Times New Roman" w:hAnsi="Times New Roman" w:cs="Times New Roman"/>
          <w:kern w:val="0"/>
          <w:sz w:val="22"/>
          <w:szCs w:val="22"/>
          <w:vertAlign w:val="superscript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Category change from resistance to intermediate of VRC</w:t>
      </w:r>
    </w:p>
    <w:p w14:paraId="67B9C8B8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Susceptible/SDD/resistant is defined as an MIC ≤2/4/≥8 mg/L of flu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, respectively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intermidiate/resistant is defined as an MIC ≤0.125/0.25-0.5/≥1 mg/L of vori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, C. tropical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and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parapsilosi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, and an MIC ≤0.5/1/≥2 mg/L of voriconazole for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 xml:space="preserve"> C. kruse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br/>
        <w:t xml:space="preserve">Susceptible/SDD/resistant is defined as an MIC ≤0.125/0.25 – 0.5/≥1 mg/L of itraconazole for </w:t>
      </w:r>
      <w:r w:rsidRPr="00F71B17">
        <w:rPr>
          <w:rFonts w:ascii="Times New Roman" w:hAnsi="Times New Roman" w:cs="Times New Roman"/>
          <w:i/>
          <w:iCs/>
          <w:kern w:val="0"/>
          <w:sz w:val="22"/>
          <w:szCs w:val="22"/>
          <w:lang w:bidi="en-US"/>
        </w:rPr>
        <w:t>C. albicans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instrText xml:space="preserve"> ADDIN EN.CITE &lt;EndNote&gt;&lt;Cite&gt;&lt;Author&gt;Pfaller&lt;/Author&gt;&lt;Year&gt;2012&lt;/Year&gt;&lt;RecNum&gt;942&lt;/RecNum&gt;&lt;DisplayText&gt;(1)&lt;/DisplayText&gt;&lt;record&gt;&lt;rec-number&gt;942&lt;/rec-number&gt;&lt;foreign-keys&gt;&lt;key app="EN" db-id="e9tawepfvs9xepexzdkvpsvna0w29pfsf0d0" timestamp="1627023380"&gt;942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ournal of Clinical Microbiology&lt;/full-title&gt;&lt;abbr-1&gt;J. Clin. Microbiol.&lt;/abbr-1&gt;&lt;abbr-2&gt;J Clin Microbiol&lt;/abbr-2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fldChar w:fldCharType="separate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(1)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>.</w:t>
      </w:r>
    </w:p>
    <w:p w14:paraId="5D5639D9" w14:textId="77777777" w:rsidR="00492C96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en-US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Category change was analyzed for those species with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SI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clinical</w:t>
      </w:r>
      <w:r w:rsidRPr="00F71B17">
        <w:rPr>
          <w:rFonts w:ascii="Times New Roman" w:hAnsi="Times New Roman" w:cs="Times New Roman"/>
          <w:kern w:val="0"/>
          <w:sz w:val="22"/>
          <w:szCs w:val="22"/>
          <w:lang w:bidi="en-US"/>
        </w:rPr>
        <w:t xml:space="preserve"> </w:t>
      </w:r>
      <w:r w:rsidRPr="00F71B17">
        <w:rPr>
          <w:rFonts w:ascii="Times New Roman" w:hAnsi="Times New Roman" w:cs="Times New Roman" w:hint="eastAsia"/>
          <w:kern w:val="0"/>
          <w:sz w:val="22"/>
          <w:szCs w:val="22"/>
          <w:lang w:bidi="en-US"/>
        </w:rPr>
        <w:t>breakpoint.</w:t>
      </w:r>
    </w:p>
    <w:p w14:paraId="271E3B65" w14:textId="77777777" w:rsidR="00CE0464" w:rsidRPr="00F71B17" w:rsidRDefault="00CE0464" w:rsidP="00D13558">
      <w:pPr>
        <w:spacing w:line="360" w:lineRule="auto"/>
        <w:rPr>
          <w:rFonts w:ascii="Times New Roman" w:hAnsi="Times New Roman" w:cs="Times New Roman"/>
          <w:sz w:val="24"/>
          <w:vertAlign w:val="superscript"/>
        </w:rPr>
        <w:sectPr w:rsidR="00CE0464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49EDAE3" w14:textId="609A5399" w:rsidR="00CE0464" w:rsidRPr="00F71B17" w:rsidRDefault="00E44CAD" w:rsidP="00E44CAD">
      <w:pPr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szCs w:val="32"/>
        </w:rPr>
        <w:lastRenderedPageBreak/>
        <w:t xml:space="preserve">TABLE </w:t>
      </w:r>
      <w:r w:rsidR="00056DC0" w:rsidRPr="00F71B17">
        <w:rPr>
          <w:rFonts w:ascii="Times New Roman" w:hAnsi="Times New Roman"/>
          <w:sz w:val="24"/>
          <w:szCs w:val="32"/>
        </w:rPr>
        <w:t>S</w:t>
      </w:r>
      <w:r w:rsidRPr="00F71B17">
        <w:rPr>
          <w:rFonts w:ascii="Times New Roman" w:hAnsi="Times New Roman"/>
          <w:sz w:val="24"/>
          <w:szCs w:val="32"/>
        </w:rPr>
        <w:t xml:space="preserve">5 Summary of drug interaction for the combination of PPIs and azoles against </w:t>
      </w:r>
      <w:r w:rsidRPr="00F71B17">
        <w:rPr>
          <w:rFonts w:ascii="Times New Roman" w:hAnsi="Times New Roman"/>
          <w:i/>
          <w:iCs/>
          <w:sz w:val="24"/>
        </w:rPr>
        <w:t>Candida</w:t>
      </w:r>
      <w:r w:rsidRPr="00F71B17">
        <w:rPr>
          <w:rFonts w:ascii="Times New Roman" w:hAnsi="Times New Roman"/>
          <w:sz w:val="24"/>
        </w:rPr>
        <w:t xml:space="preserve"> spp.</w:t>
      </w:r>
    </w:p>
    <w:p w14:paraId="348A1427" w14:textId="77777777" w:rsidR="00E44CAD" w:rsidRPr="00F71B17" w:rsidRDefault="00E44CAD" w:rsidP="00AA1358">
      <w:pPr>
        <w:jc w:val="center"/>
        <w:rPr>
          <w:rFonts w:ascii="Times New Roman" w:hAnsi="Times New Roman"/>
          <w:sz w:val="24"/>
          <w:szCs w:val="32"/>
        </w:rPr>
      </w:pPr>
    </w:p>
    <w:tbl>
      <w:tblPr>
        <w:tblStyle w:val="a4"/>
        <w:tblpPr w:leftFromText="180" w:rightFromText="180" w:vertAnchor="text" w:horzAnchor="margin" w:tblpXSpec="center" w:tblpY="119"/>
        <w:tblW w:w="101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14"/>
        <w:gridCol w:w="567"/>
        <w:gridCol w:w="567"/>
        <w:gridCol w:w="992"/>
        <w:gridCol w:w="558"/>
        <w:gridCol w:w="567"/>
        <w:gridCol w:w="1143"/>
        <w:gridCol w:w="546"/>
        <w:gridCol w:w="485"/>
        <w:gridCol w:w="940"/>
        <w:gridCol w:w="52"/>
        <w:gridCol w:w="567"/>
        <w:gridCol w:w="547"/>
        <w:gridCol w:w="387"/>
        <w:gridCol w:w="38"/>
      </w:tblGrid>
      <w:tr w:rsidR="003A481A" w:rsidRPr="00F71B17" w14:paraId="58CC7880" w14:textId="77777777" w:rsidTr="00AA1358">
        <w:trPr>
          <w:gridAfter w:val="1"/>
          <w:wAfter w:w="38" w:type="dxa"/>
          <w:trHeight w:val="59"/>
        </w:trPr>
        <w:tc>
          <w:tcPr>
            <w:tcW w:w="2214" w:type="dxa"/>
            <w:vMerge w:val="restart"/>
            <w:tcBorders>
              <w:top w:val="single" w:sz="4" w:space="0" w:color="auto"/>
              <w:left w:val="nil"/>
              <w:right w:val="nil"/>
              <w:tl2br w:val="single" w:sz="8" w:space="0" w:color="auto"/>
            </w:tcBorders>
          </w:tcPr>
          <w:p w14:paraId="5370334C" w14:textId="77777777" w:rsidR="00E44CAD" w:rsidRPr="00F71B17" w:rsidRDefault="00E44CAD" w:rsidP="00E44CAD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ind w:firstLineChars="600" w:firstLine="144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PPIs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br/>
              <w:t>Triazoles</w:t>
            </w:r>
          </w:p>
        </w:tc>
        <w:tc>
          <w:tcPr>
            <w:tcW w:w="21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6CC6ED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OME</w:t>
            </w:r>
          </w:p>
        </w:tc>
        <w:tc>
          <w:tcPr>
            <w:tcW w:w="226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181D2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PAN</w:t>
            </w:r>
          </w:p>
        </w:tc>
        <w:tc>
          <w:tcPr>
            <w:tcW w:w="197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245890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LAN</w:t>
            </w:r>
          </w:p>
        </w:tc>
        <w:tc>
          <w:tcPr>
            <w:tcW w:w="1553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6640AF" w14:textId="77777777" w:rsidR="00E44CAD" w:rsidRPr="00F71B17" w:rsidRDefault="00E44CAD" w:rsidP="00E44CAD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RAB</w:t>
            </w:r>
          </w:p>
        </w:tc>
      </w:tr>
      <w:tr w:rsidR="003A481A" w:rsidRPr="00F71B17" w14:paraId="03438215" w14:textId="77777777" w:rsidTr="00AA1358">
        <w:trPr>
          <w:trHeight w:val="242"/>
        </w:trPr>
        <w:tc>
          <w:tcPr>
            <w:tcW w:w="221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737BB2A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140CFA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42C10A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F47DF7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9144B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0543F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0C683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07D76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4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DEA1AB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ECF98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2CC8A4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1A224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A2E54D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</w:tr>
      <w:tr w:rsidR="003A481A" w:rsidRPr="00F71B17" w14:paraId="72990C76" w14:textId="77777777" w:rsidTr="00AA1358"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</w:tcPr>
          <w:p w14:paraId="4FE22191" w14:textId="1FA6F4EC" w:rsidR="00E44CAD" w:rsidRPr="00F71B17" w:rsidRDefault="006A4FFB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ITC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2E8B86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AB67F9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C0A290" w14:textId="4436DE25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291F65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A6183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0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FAF9F9" w14:textId="6806A1C8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54AE0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3</w:t>
            </w:r>
          </w:p>
        </w:tc>
        <w:tc>
          <w:tcPr>
            <w:tcW w:w="4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CA63EC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C43815" w14:textId="24889D7D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A84FE7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0E1554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0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550B2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</w:tr>
      <w:tr w:rsidR="003A481A" w:rsidRPr="00F71B17" w14:paraId="759205D9" w14:textId="77777777" w:rsidTr="00AA1358">
        <w:tc>
          <w:tcPr>
            <w:tcW w:w="2214" w:type="dxa"/>
            <w:tcBorders>
              <w:top w:val="nil"/>
              <w:bottom w:val="nil"/>
              <w:right w:val="nil"/>
            </w:tcBorders>
          </w:tcPr>
          <w:p w14:paraId="74800778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PO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EAB897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5C68D33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D23C30E" w14:textId="34158D27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0FFECEA6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bidi="en-US"/>
              </w:rPr>
              <w:t>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D4A72C6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9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6C21DFCE" w14:textId="0869B01A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6A93E5C8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1</w:t>
            </w:r>
          </w:p>
        </w:tc>
        <w:tc>
          <w:tcPr>
            <w:tcW w:w="485" w:type="dxa"/>
            <w:tcBorders>
              <w:top w:val="nil"/>
              <w:left w:val="nil"/>
              <w:bottom w:val="nil"/>
              <w:right w:val="nil"/>
            </w:tcBorders>
          </w:tcPr>
          <w:p w14:paraId="46E324EA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30BF722" w14:textId="4F64A243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D1489D3" w14:textId="1EA9BE30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27F83F84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6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9A978F3" w14:textId="7A5AF783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4764E53F" w14:textId="77777777" w:rsidTr="00AA1358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</w:tcPr>
          <w:p w14:paraId="7DF75488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V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RC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472EB9B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7C55913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8F6F77C" w14:textId="33F8AF10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058111C3" w14:textId="5F42DC6F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39324C8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6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7EF6D64F" w14:textId="59818E18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5E8883BE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85" w:type="dxa"/>
            <w:tcBorders>
              <w:top w:val="nil"/>
              <w:left w:val="nil"/>
              <w:bottom w:val="nil"/>
              <w:right w:val="nil"/>
            </w:tcBorders>
          </w:tcPr>
          <w:p w14:paraId="3632F15B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5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B620806" w14:textId="5B7FF25A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ADAB175" w14:textId="0C1B8131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12D6C932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6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4F14806" w14:textId="73260E0F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0F027158" w14:textId="77777777" w:rsidTr="00AA1358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21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4BB7E47" w14:textId="45AFFE3F" w:rsidR="00E44CAD" w:rsidRPr="00F71B17" w:rsidRDefault="006A4FFB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bidi="en-US"/>
              </w:rPr>
              <w:t>FL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7E81BD9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bidi="en-US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E811433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8F09D21" w14:textId="271D14C7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1C8C219" w14:textId="280A6FA7" w:rsidR="00E44CAD" w:rsidRPr="00F71B17" w:rsidRDefault="00703F1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DCAFB04" w14:textId="06C65346" w:rsidR="00E44CAD" w:rsidRPr="00F71B17" w:rsidRDefault="00703F1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8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F0CC2A9" w14:textId="410BD6CF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794B10D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48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E590987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8CF56AA" w14:textId="3805B466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653C6A55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4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9C83005" w14:textId="77777777" w:rsidR="00E44CAD" w:rsidRPr="00F71B17" w:rsidRDefault="00E44CAD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6FE7144B" w14:textId="25356585" w:rsidR="00E44CAD" w:rsidRPr="00F71B17" w:rsidRDefault="00131583" w:rsidP="00E44CAD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</w:tbl>
    <w:p w14:paraId="3757C473" w14:textId="77777777" w:rsidR="00E44CAD" w:rsidRPr="00F71B17" w:rsidRDefault="00E44CAD" w:rsidP="00D13558">
      <w:pPr>
        <w:spacing w:line="360" w:lineRule="auto"/>
        <w:rPr>
          <w:rFonts w:ascii="Times New Roman" w:hAnsi="Times New Roman" w:cs="Times New Roman"/>
          <w:sz w:val="24"/>
          <w:vertAlign w:val="superscript"/>
        </w:rPr>
      </w:pPr>
    </w:p>
    <w:p w14:paraId="22B7AA5F" w14:textId="77777777" w:rsidR="002E2777" w:rsidRPr="00F71B17" w:rsidRDefault="002E2777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ar"/>
        </w:rPr>
      </w:pPr>
    </w:p>
    <w:p w14:paraId="270627BC" w14:textId="124A6328" w:rsidR="002E2777" w:rsidRPr="00F71B17" w:rsidRDefault="00492C96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ar"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t>Reference</w:t>
      </w:r>
    </w:p>
    <w:p w14:paraId="3835039B" w14:textId="77777777" w:rsidR="002E2777" w:rsidRPr="00F71B17" w:rsidRDefault="002E2777" w:rsidP="00492C96">
      <w:pPr>
        <w:pStyle w:val="EndNoteBibliography"/>
        <w:ind w:left="720" w:hanging="720"/>
        <w:jc w:val="left"/>
        <w:rPr>
          <w:rFonts w:ascii="Times New Roman" w:hAnsi="Times New Roman" w:cs="Times New Roman"/>
          <w:noProof/>
        </w:r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begin"/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instrText xml:space="preserve"> ADDIN EN.REFLIST </w:instrText>
      </w: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separate"/>
      </w:r>
      <w:r w:rsidRPr="00F71B17">
        <w:rPr>
          <w:rFonts w:ascii="Times New Roman" w:hAnsi="Times New Roman" w:cs="Times New Roman"/>
          <w:noProof/>
        </w:rPr>
        <w:t>1.</w:t>
      </w:r>
      <w:r w:rsidRPr="00F71B17">
        <w:rPr>
          <w:rFonts w:ascii="Times New Roman" w:hAnsi="Times New Roman" w:cs="Times New Roman"/>
          <w:noProof/>
        </w:rPr>
        <w:tab/>
        <w:t>Pfaller MA, Diekema DJ. 2012. Progress in antifungal susceptibility testing of Candida spp. by use of Clinical and Laboratory Standards Institute broth microdilution methods, 2010 to 2012. J Clin Microbiol 50:2846-56.</w:t>
      </w:r>
    </w:p>
    <w:p w14:paraId="2FE60F1D" w14:textId="77777777" w:rsidR="003A481A" w:rsidRPr="00F71B17" w:rsidRDefault="002E2777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ar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71B17">
        <w:rPr>
          <w:rFonts w:ascii="Times New Roman" w:hAnsi="Times New Roman" w:cs="Times New Roman"/>
          <w:kern w:val="0"/>
          <w:sz w:val="22"/>
          <w:szCs w:val="22"/>
          <w:lang w:bidi="ar"/>
        </w:rPr>
        <w:fldChar w:fldCharType="end"/>
      </w:r>
    </w:p>
    <w:p w14:paraId="27DEA527" w14:textId="1D20ABB9" w:rsidR="003A481A" w:rsidRPr="00F71B17" w:rsidRDefault="003A481A" w:rsidP="003A481A">
      <w:pPr>
        <w:tabs>
          <w:tab w:val="left" w:pos="6237"/>
        </w:tabs>
        <w:spacing w:line="360" w:lineRule="auto"/>
        <w:ind w:firstLineChars="50" w:firstLine="120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6 MICs and FICIs results with the combinations of omeprazole and azoles </w:t>
      </w:r>
      <w:r w:rsidRPr="00F71B17">
        <w:rPr>
          <w:rFonts w:ascii="Times New Roman" w:hAnsi="Times New Roman" w:hint="eastAsia"/>
          <w:sz w:val="24"/>
        </w:rPr>
        <w:t>against</w:t>
      </w:r>
      <w:r w:rsidRPr="00F71B17">
        <w:rPr>
          <w:rFonts w:ascii="Times New Roman" w:hAnsi="Times New Roman"/>
          <w:sz w:val="24"/>
        </w:rPr>
        <w:t xml:space="preserve"> </w:t>
      </w:r>
      <w:r w:rsidRPr="00F71B17">
        <w:rPr>
          <w:rFonts w:ascii="Times New Roman" w:hAnsi="Times New Roman" w:hint="eastAsia"/>
          <w:i/>
          <w:iCs/>
          <w:sz w:val="24"/>
        </w:rPr>
        <w:t>A</w:t>
      </w:r>
      <w:r w:rsidRPr="00F71B17">
        <w:rPr>
          <w:rFonts w:ascii="Times New Roman" w:hAnsi="Times New Roman"/>
          <w:i/>
          <w:iCs/>
          <w:sz w:val="24"/>
        </w:rPr>
        <w:t>spergillus</w:t>
      </w:r>
      <w:r w:rsidRPr="00F71B17">
        <w:rPr>
          <w:rFonts w:ascii="Times New Roman" w:hAnsi="Times New Roman"/>
          <w:sz w:val="24"/>
        </w:rPr>
        <w:t xml:space="preserve"> spp.</w:t>
      </w:r>
    </w:p>
    <w:tbl>
      <w:tblPr>
        <w:tblW w:w="6654" w:type="pct"/>
        <w:jc w:val="center"/>
        <w:tblLayout w:type="fixed"/>
        <w:tblLook w:val="04A0" w:firstRow="1" w:lastRow="0" w:firstColumn="1" w:lastColumn="0" w:noHBand="0" w:noVBand="1"/>
      </w:tblPr>
      <w:tblGrid>
        <w:gridCol w:w="1986"/>
        <w:gridCol w:w="988"/>
        <w:gridCol w:w="707"/>
        <w:gridCol w:w="847"/>
        <w:gridCol w:w="725"/>
        <w:gridCol w:w="239"/>
        <w:gridCol w:w="1881"/>
        <w:gridCol w:w="1844"/>
        <w:gridCol w:w="1837"/>
      </w:tblGrid>
      <w:tr w:rsidR="003A481A" w:rsidRPr="00F71B17" w14:paraId="52F485DE" w14:textId="77777777" w:rsidTr="00FA0306">
        <w:trPr>
          <w:trHeight w:val="310"/>
          <w:jc w:val="center"/>
        </w:trPr>
        <w:tc>
          <w:tcPr>
            <w:tcW w:w="898" w:type="pct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237285F0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4102" w:type="pct"/>
            <w:gridSpan w:val="8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7B890793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Style w:val="font31"/>
                <w:rFonts w:ascii="Times New Roman" w:hAnsi="Times New Roman" w:cs="Times New Roman" w:hint="default"/>
                <w:color w:val="auto"/>
                <w:sz w:val="24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(mg/mL) for</w:t>
            </w:r>
          </w:p>
        </w:tc>
      </w:tr>
      <w:tr w:rsidR="003A481A" w:rsidRPr="00F71B17" w14:paraId="3883EBC7" w14:textId="77777777" w:rsidTr="00FA0306">
        <w:trPr>
          <w:trHeight w:val="310"/>
          <w:jc w:val="center"/>
        </w:trPr>
        <w:tc>
          <w:tcPr>
            <w:tcW w:w="898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09C06C0B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478" w:type="pct"/>
            <w:gridSpan w:val="4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5FDA608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Agent a alone 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</w:tcPr>
          <w:p w14:paraId="5ED7580C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2516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0659A7B8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Combination</w:t>
            </w:r>
            <w:r w:rsidRPr="00F71B17">
              <w:rPr>
                <w:rStyle w:val="font31"/>
                <w:rFonts w:ascii="Times New Roman" w:hAnsi="Times New Roman" w:cs="Times New Roman" w:hint="default"/>
                <w:color w:val="auto"/>
                <w:sz w:val="24"/>
                <w:lang w:bidi="ar"/>
              </w:rPr>
              <w:t>b</w:t>
            </w:r>
          </w:p>
        </w:tc>
      </w:tr>
      <w:tr w:rsidR="003A481A" w:rsidRPr="00F71B17" w14:paraId="5DF6B137" w14:textId="77777777" w:rsidTr="00FA0306">
        <w:trPr>
          <w:trHeight w:val="205"/>
          <w:jc w:val="center"/>
        </w:trPr>
        <w:tc>
          <w:tcPr>
            <w:tcW w:w="898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37F8F20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Strains</w:t>
            </w:r>
          </w:p>
        </w:tc>
        <w:tc>
          <w:tcPr>
            <w:tcW w:w="447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6469F458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OME</w:t>
            </w:r>
          </w:p>
        </w:tc>
        <w:tc>
          <w:tcPr>
            <w:tcW w:w="320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4FCFD332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ITC</w:t>
            </w:r>
          </w:p>
        </w:tc>
        <w:tc>
          <w:tcPr>
            <w:tcW w:w="383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2E60F56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VOR</w:t>
            </w:r>
          </w:p>
        </w:tc>
        <w:tc>
          <w:tcPr>
            <w:tcW w:w="328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EE73ED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OS</w:t>
            </w:r>
          </w:p>
        </w:tc>
        <w:tc>
          <w:tcPr>
            <w:tcW w:w="108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862ADD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CB34AE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OME/ITC</w:t>
            </w:r>
          </w:p>
        </w:tc>
        <w:tc>
          <w:tcPr>
            <w:tcW w:w="834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154D2B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OME/VOR</w:t>
            </w:r>
          </w:p>
        </w:tc>
        <w:tc>
          <w:tcPr>
            <w:tcW w:w="83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C9728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OME/POS</w:t>
            </w:r>
          </w:p>
        </w:tc>
      </w:tr>
      <w:tr w:rsidR="003A481A" w:rsidRPr="00F71B17" w14:paraId="4A146628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F980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i/>
                <w:iCs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lavus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</w:tcPr>
          <w:p w14:paraId="0DB3EEE4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</w:tcPr>
          <w:p w14:paraId="4AE04FF5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14:paraId="1A684D83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</w:tcPr>
          <w:p w14:paraId="2E725675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BA55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B3B8F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C20B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FFAC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64C8EAAF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FD96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64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452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C0016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01C06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3E106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08C82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F2DC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0D88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3A83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74D720E0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038A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357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9586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F107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C1B5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6ED7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54762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46083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B51EF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7191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4DCEDF56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51A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AF4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B0902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965D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A093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4727C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CE09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5A2D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2/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942EA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49C8A108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ACD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EC0A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B2413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7D37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C6CC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9FD0F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1F9F3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2BEFE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2/2(4.01,A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9E37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62F50831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69A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4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8D8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A332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C6F22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44BE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408F6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CB229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FAB41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4(2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DC1A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6A11EF19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482A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5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19C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FDE5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59EA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83B8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483E5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8B6C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D940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7FBA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4035DAA3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E728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25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C03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1CEB8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85490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5066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862E4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A95FE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D04D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29A1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14F1E76A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17B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2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6FBB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E4C1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E21F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CD43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A1B95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5036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4D0A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AA9A6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125(0.19,S)</w:t>
            </w:r>
          </w:p>
        </w:tc>
      </w:tr>
      <w:tr w:rsidR="003A481A" w:rsidRPr="00F71B17" w14:paraId="58E0572F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795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1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9F20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0760F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20D7A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FED4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369BD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0603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B43D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ABDA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3AAEA86B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D9E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7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491B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F605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437C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1315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1C491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2D441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98D6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6CD18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125(0.31,S)</w:t>
            </w:r>
          </w:p>
        </w:tc>
      </w:tr>
      <w:tr w:rsidR="003A481A" w:rsidRPr="00F71B17" w14:paraId="2C4DB81B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FE7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3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4FF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68C2E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0A47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6A9D0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167EC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09F6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48292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5F97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1,S)</w:t>
            </w:r>
          </w:p>
        </w:tc>
      </w:tr>
      <w:tr w:rsidR="003A481A" w:rsidRPr="00F71B17" w14:paraId="7F5880BD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CBA5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109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5E0A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A8CF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1AD6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B3E8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FDEFC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E5750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25(0.75,I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C824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3005B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7064627E" w14:textId="77777777" w:rsidTr="00FA0306">
        <w:trPr>
          <w:trHeight w:val="190"/>
          <w:jc w:val="center"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4FE08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umigatus </w:t>
            </w:r>
          </w:p>
        </w:tc>
      </w:tr>
      <w:tr w:rsidR="003A481A" w:rsidRPr="00F71B17" w14:paraId="2D0378A5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36D5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293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77C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D6799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02931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D24E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09EBA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A2E4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2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33327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2448A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1,S)</w:t>
            </w:r>
          </w:p>
        </w:tc>
      </w:tr>
      <w:tr w:rsidR="003A481A" w:rsidRPr="00F71B17" w14:paraId="6799EF63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82D3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3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B06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B370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4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FF2A4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06CA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9D0E7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4139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1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3F6CA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2/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371E8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51797F9B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18F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4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9B4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443E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10AB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9F283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D780E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7908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46A2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CD8B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19,S)</w:t>
            </w:r>
          </w:p>
        </w:tc>
      </w:tr>
      <w:tr w:rsidR="003A481A" w:rsidRPr="00F71B17" w14:paraId="3555EA2A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213D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5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EF3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14A68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4550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2949B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FDDF5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6D57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D32B1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27EA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2F0FD3B9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52F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6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CEC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D9839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9A7F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078E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F85A3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A89BC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6D38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2/2(4.01,A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14C6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638E1C76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A35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7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1118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ED45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94C0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A028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48FF6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7A291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8662B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8501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7E0E05EE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6D2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8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001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B8EE2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94CC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79C4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6AADB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96D1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F4849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2/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8EBDA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</w:tr>
      <w:tr w:rsidR="003A481A" w:rsidRPr="00F71B17" w14:paraId="18AF8EB5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0674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9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3261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9916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10478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94D5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BFC56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049F1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570DD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B9DF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</w:tr>
      <w:tr w:rsidR="003A481A" w:rsidRPr="00F71B17" w14:paraId="013FA485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026F3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10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</w:tcPr>
          <w:p w14:paraId="5271C3C2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6FD27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E971F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C6426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ED9D2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B24B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5(0.31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020E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E38A5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51AE0E91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7458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-A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323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7C90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CBD0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0297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8942E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D9036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64F5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3433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</w:tr>
      <w:tr w:rsidR="003A481A" w:rsidRPr="00F71B17" w14:paraId="098672DF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</w:tcPr>
          <w:p w14:paraId="1D71B16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1(TR34/L98H)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AFCFB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C0F0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D582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09066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47CC9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80FD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840B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ACF6D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0.51,I)</w:t>
            </w:r>
          </w:p>
        </w:tc>
      </w:tr>
      <w:tr w:rsidR="003A481A" w:rsidRPr="00F71B17" w14:paraId="4F8C7A55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</w:tcPr>
          <w:p w14:paraId="05F1838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2(TR34/L98H)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03D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58B33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E0E0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17816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CBDCE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E6624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545DB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9CD4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75,I)</w:t>
            </w:r>
          </w:p>
        </w:tc>
      </w:tr>
      <w:tr w:rsidR="003A481A" w:rsidRPr="00F71B17" w14:paraId="0A2562DF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</w:tcPr>
          <w:p w14:paraId="5B3DFA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3(TR34/L98H)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78D7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8B631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65B7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4E1D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C8AAC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4CB7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2AE15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145C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1(1,I)</w:t>
            </w:r>
          </w:p>
        </w:tc>
      </w:tr>
      <w:tr w:rsidR="003A481A" w:rsidRPr="00F71B17" w14:paraId="24F97E21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</w:tcPr>
          <w:p w14:paraId="574EAC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4(TR46/Y121F/T 289A)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3DA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4543D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4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486C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8A24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B9DA2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F2AE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1(0.31,S)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14EF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32(1.01,I)</w:t>
            </w: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2678E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</w:tr>
      <w:tr w:rsidR="003A481A" w:rsidRPr="00F71B17" w14:paraId="08630988" w14:textId="77777777" w:rsidTr="00FA0306">
        <w:trPr>
          <w:trHeight w:val="190"/>
          <w:jc w:val="center"/>
        </w:trPr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878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i/>
                <w:iCs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niger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</w:tcPr>
          <w:p w14:paraId="4CE96F2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59951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B8709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C4FCC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22D5B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6D520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F199A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9FBEA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44D2A003" w14:textId="77777777" w:rsidTr="00FA0306">
        <w:trPr>
          <w:trHeight w:val="205"/>
          <w:jc w:val="center"/>
        </w:trPr>
        <w:tc>
          <w:tcPr>
            <w:tcW w:w="898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A7164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N-1</w:t>
            </w:r>
          </w:p>
        </w:tc>
        <w:tc>
          <w:tcPr>
            <w:tcW w:w="447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B2D12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20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1B231F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2D835A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28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2320EBF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8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410982D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51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24EDC5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34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0BAE2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31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2CA158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</w:tbl>
    <w:p w14:paraId="5F516669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50D2A362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</w:t>
      </w:r>
      <w:r w:rsidRPr="00F71B17">
        <w:rPr>
          <w:rFonts w:ascii="Times New Roman" w:hAnsi="Times New Roman" w:hint="eastAsia"/>
          <w:sz w:val="24"/>
        </w:rPr>
        <w:t>；</w:t>
      </w:r>
      <w:r w:rsidRPr="00F71B17">
        <w:rPr>
          <w:rFonts w:ascii="Times New Roman" w:hAnsi="Times New Roman"/>
          <w:sz w:val="24"/>
        </w:rPr>
        <w:t>A, antagonism (FICI of &gt;4). For FICI calculations, the next highest concentrations were used when MICs were not readable under tested concentrations.</w:t>
      </w:r>
    </w:p>
    <w:p w14:paraId="3BD2CD41" w14:textId="77777777" w:rsidR="003A481A" w:rsidRPr="00F71B17" w:rsidRDefault="003A481A" w:rsidP="003A481A">
      <w:pPr>
        <w:spacing w:line="360" w:lineRule="auto"/>
        <w:jc w:val="center"/>
        <w:rPr>
          <w:rFonts w:ascii="Times New Roman" w:hAnsi="Times New Roman"/>
          <w:sz w:val="24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1190A9C" w14:textId="00C904B4" w:rsidR="003A481A" w:rsidRPr="00F71B17" w:rsidRDefault="003A481A" w:rsidP="003A481A">
      <w:pPr>
        <w:spacing w:line="360" w:lineRule="auto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7 MICs and FICIs results with the combinations of pantoprazole and azoles </w:t>
      </w:r>
      <w:r w:rsidRPr="00F71B17">
        <w:rPr>
          <w:rFonts w:ascii="Times New Roman" w:hAnsi="Times New Roman" w:hint="eastAsia"/>
          <w:sz w:val="24"/>
        </w:rPr>
        <w:t>against</w:t>
      </w:r>
      <w:r w:rsidRPr="00F71B17">
        <w:rPr>
          <w:rFonts w:ascii="Times New Roman" w:hAnsi="Times New Roman"/>
          <w:sz w:val="24"/>
        </w:rPr>
        <w:t xml:space="preserve"> </w:t>
      </w:r>
      <w:r w:rsidRPr="00F71B17">
        <w:rPr>
          <w:rFonts w:ascii="Times New Roman" w:hAnsi="Times New Roman" w:hint="eastAsia"/>
          <w:i/>
          <w:iCs/>
          <w:sz w:val="24"/>
        </w:rPr>
        <w:t>A</w:t>
      </w:r>
      <w:r w:rsidRPr="00F71B17">
        <w:rPr>
          <w:rFonts w:ascii="Times New Roman" w:hAnsi="Times New Roman"/>
          <w:i/>
          <w:iCs/>
          <w:sz w:val="24"/>
        </w:rPr>
        <w:t>spergillus</w:t>
      </w:r>
      <w:r w:rsidRPr="00F71B17">
        <w:rPr>
          <w:rFonts w:ascii="Times New Roman" w:hAnsi="Times New Roman"/>
          <w:sz w:val="24"/>
        </w:rPr>
        <w:t xml:space="preserve"> spp.</w:t>
      </w:r>
    </w:p>
    <w:tbl>
      <w:tblPr>
        <w:tblW w:w="6142" w:type="pct"/>
        <w:tblInd w:w="-942" w:type="dxa"/>
        <w:tblLook w:val="04A0" w:firstRow="1" w:lastRow="0" w:firstColumn="1" w:lastColumn="0" w:noHBand="0" w:noVBand="1"/>
      </w:tblPr>
      <w:tblGrid>
        <w:gridCol w:w="2066"/>
        <w:gridCol w:w="712"/>
        <w:gridCol w:w="603"/>
        <w:gridCol w:w="723"/>
        <w:gridCol w:w="657"/>
        <w:gridCol w:w="222"/>
        <w:gridCol w:w="1903"/>
        <w:gridCol w:w="1543"/>
        <w:gridCol w:w="1903"/>
      </w:tblGrid>
      <w:tr w:rsidR="003A481A" w:rsidRPr="00F71B17" w14:paraId="0EE0BE0E" w14:textId="77777777" w:rsidTr="00FA0306">
        <w:trPr>
          <w:trHeight w:val="205"/>
        </w:trPr>
        <w:tc>
          <w:tcPr>
            <w:tcW w:w="776" w:type="pct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58B8CDE6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4224" w:type="pct"/>
            <w:gridSpan w:val="8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44BFD87B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Fonts w:ascii="Times New Roman" w:hAnsi="Times New Roman"/>
                <w:kern w:val="0"/>
                <w:sz w:val="24"/>
                <w:vertAlign w:val="superscript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(mg/mL) for</w:t>
            </w:r>
          </w:p>
        </w:tc>
      </w:tr>
      <w:tr w:rsidR="003A481A" w:rsidRPr="00F71B17" w14:paraId="3CB8D905" w14:textId="77777777" w:rsidTr="00FA0306">
        <w:trPr>
          <w:trHeight w:val="205"/>
        </w:trPr>
        <w:tc>
          <w:tcPr>
            <w:tcW w:w="776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5EE7CA9E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321" w:type="pct"/>
            <w:gridSpan w:val="4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D54FDB1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Agent a alone 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</w:tcPr>
          <w:p w14:paraId="40955787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2794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3C4BA2FF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Combination</w:t>
            </w:r>
            <w:r w:rsidRPr="00F71B17">
              <w:rPr>
                <w:rFonts w:ascii="Times New Roman" w:hAnsi="Times New Roman"/>
                <w:kern w:val="0"/>
                <w:sz w:val="24"/>
                <w:vertAlign w:val="superscript"/>
                <w:lang w:bidi="ar"/>
              </w:rPr>
              <w:t>b</w:t>
            </w:r>
          </w:p>
        </w:tc>
      </w:tr>
      <w:tr w:rsidR="003A481A" w:rsidRPr="00F71B17" w14:paraId="4F3C4581" w14:textId="77777777" w:rsidTr="00FA0306">
        <w:trPr>
          <w:trHeight w:val="205"/>
        </w:trPr>
        <w:tc>
          <w:tcPr>
            <w:tcW w:w="776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1A6A5A2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Strains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D105823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AN</w:t>
            </w:r>
          </w:p>
        </w:tc>
        <w:tc>
          <w:tcPr>
            <w:tcW w:w="296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71220BC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ITC</w:t>
            </w:r>
          </w:p>
        </w:tc>
        <w:tc>
          <w:tcPr>
            <w:tcW w:w="354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0D7ECD6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VOR</w:t>
            </w:r>
          </w:p>
        </w:tc>
        <w:tc>
          <w:tcPr>
            <w:tcW w:w="322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549A9AB2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OS</w:t>
            </w:r>
          </w:p>
        </w:tc>
        <w:tc>
          <w:tcPr>
            <w:tcW w:w="109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A2D73E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CC5666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AN/ITC</w:t>
            </w:r>
          </w:p>
        </w:tc>
        <w:tc>
          <w:tcPr>
            <w:tcW w:w="756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BF72B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AN/VOR</w:t>
            </w:r>
          </w:p>
        </w:tc>
        <w:tc>
          <w:tcPr>
            <w:tcW w:w="1105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645941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AN/POS</w:t>
            </w:r>
          </w:p>
        </w:tc>
      </w:tr>
      <w:tr w:rsidR="003A481A" w:rsidRPr="00F71B17" w14:paraId="70DCDC8F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434F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lavus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</w:tcPr>
          <w:p w14:paraId="6F3FD36B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</w:tcPr>
          <w:p w14:paraId="7E9EAAAD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2806A3F6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</w:tcPr>
          <w:p w14:paraId="21CCEA9D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513F2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FDAB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740E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1B94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12A1E889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654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6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D1A68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EE15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B52FA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F0ED7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D3782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B53C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56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D6F8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F770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</w:tr>
      <w:tr w:rsidR="003A481A" w:rsidRPr="00F71B17" w14:paraId="32DA5781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293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35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D1C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DD862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7140A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C9BA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0B7CA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B9EB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8DAA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D5D85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</w:tr>
      <w:tr w:rsidR="003A481A" w:rsidRPr="00F71B17" w14:paraId="2C058152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BC3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8DB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E768F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B2FA0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2E31F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3F814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4F9BF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63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1F59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C300E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  <w:tr w:rsidR="003A481A" w:rsidRPr="00F71B17" w14:paraId="35750A35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EE8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A5B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50B7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9C25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55B4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F39E2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08363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1568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51F6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  <w:tr w:rsidR="003A481A" w:rsidRPr="00F71B17" w14:paraId="5BA611C9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56BE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905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B34E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D619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A9916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3B65B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BA2D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12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61B9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1A43C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75,I)</w:t>
            </w:r>
          </w:p>
        </w:tc>
      </w:tr>
      <w:tr w:rsidR="003A481A" w:rsidRPr="00F71B17" w14:paraId="5B8742C2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541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1CAB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BBBE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7AC3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BB01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42450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6033E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12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B31A1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FC34E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  <w:tr w:rsidR="003A481A" w:rsidRPr="00F71B17" w14:paraId="0E3FEC24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904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2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1CED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F94B7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D054D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53A2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94E09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7943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177B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F51C0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23ED5B49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2E7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9FD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F2DB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D204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099C2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B7D55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8030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C95DE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232F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</w:tr>
      <w:tr w:rsidR="003A481A" w:rsidRPr="00F71B17" w14:paraId="02C1C97E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3BF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6BC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626D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1C44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7A88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D6745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3976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12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90AB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173E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</w:tr>
      <w:tr w:rsidR="003A481A" w:rsidRPr="00F71B17" w14:paraId="6C6A6CB2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B929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4281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53CF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43C2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8829B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B6480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F6CF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70EA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EBA6C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8,S)</w:t>
            </w:r>
          </w:p>
        </w:tc>
      </w:tr>
      <w:tr w:rsidR="003A481A" w:rsidRPr="00F71B17" w14:paraId="78C4A8F8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8D64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17E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7D94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A9EF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576AA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A2991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D8428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7D04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2F971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10ECC534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31AE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10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C87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6EF88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4141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82C7D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38A1E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A8C4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2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85A1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978C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47EA131D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560D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umigatus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591DA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D3EA1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C813F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B32A5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6B771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C4650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6495D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D3FEF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42291A5B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C2C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29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AA8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E095D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E16D6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2E5A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5AD99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5AA87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FE78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51B21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</w:tr>
      <w:tr w:rsidR="003A481A" w:rsidRPr="00F71B17" w14:paraId="1D986FCD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4E95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908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3351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CC671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9BA1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82B0D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C7B1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5(1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E8C3F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B2A60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  <w:tr w:rsidR="003A481A" w:rsidRPr="00F71B17" w14:paraId="2CC8B41F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5DE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3E0B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3D42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2B640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AA80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09A0C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69EE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12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DF2B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924E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8,S)</w:t>
            </w:r>
          </w:p>
        </w:tc>
      </w:tr>
      <w:tr w:rsidR="003A481A" w:rsidRPr="00F71B17" w14:paraId="5BE5110C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2D59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9C5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D699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DD96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E7BE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8440E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BB50F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1EB6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52F0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</w:tr>
      <w:tr w:rsidR="003A481A" w:rsidRPr="00F71B17" w14:paraId="75DC81C5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BE6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D7B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5A92A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B8680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7CD00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46834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27EF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0D636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AB836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8,S)</w:t>
            </w:r>
          </w:p>
        </w:tc>
      </w:tr>
      <w:tr w:rsidR="003A481A" w:rsidRPr="00F71B17" w14:paraId="34E42C00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B58B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7C2A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32FD1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2380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F8C9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4EE34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726BB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9A4F0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D68C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</w:tr>
      <w:tr w:rsidR="003A481A" w:rsidRPr="00F71B17" w14:paraId="0FC10367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8D7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428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F09FB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2C047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B388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96855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871D0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8(1.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7139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BDDC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5(1,I)</w:t>
            </w:r>
          </w:p>
        </w:tc>
      </w:tr>
      <w:tr w:rsidR="003A481A" w:rsidRPr="00F71B17" w14:paraId="1BE1434F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AC45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AC4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75F23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D9A3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6769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4DD3E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C859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226A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67E5A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</w:tr>
      <w:tr w:rsidR="003A481A" w:rsidRPr="00F71B17" w14:paraId="4E2E0E41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DFDD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1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</w:tcPr>
          <w:p w14:paraId="464CF2D7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</w:tcPr>
          <w:p w14:paraId="110CF521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3924B05B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</w:tcPr>
          <w:p w14:paraId="4F8E63D5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</w:tcPr>
          <w:p w14:paraId="2498B4E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</w:tcPr>
          <w:p w14:paraId="115FCEB1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</w:tcPr>
          <w:p w14:paraId="2389238F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</w:tcPr>
          <w:p w14:paraId="5F25F4D2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174C855A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5B80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-A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15A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8CB3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D06B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B7356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89933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E10E5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75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F0721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554B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</w:tr>
      <w:tr w:rsidR="003A481A" w:rsidRPr="00F71B17" w14:paraId="74F6582F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</w:tcPr>
          <w:p w14:paraId="6DA491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1(TR34/L98H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64AD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5262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AC5C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75C1D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9A5BD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C19E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DBD7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E5BF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0.508,I)</w:t>
            </w:r>
          </w:p>
        </w:tc>
      </w:tr>
      <w:tr w:rsidR="003A481A" w:rsidRPr="00F71B17" w14:paraId="124B89A8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</w:tcPr>
          <w:p w14:paraId="29A200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2(TR34/L98H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EB1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2C54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BFBF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20AE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E4195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ABC9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6709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E6B2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   4/0.5(0.75,I)</w:t>
            </w:r>
          </w:p>
        </w:tc>
      </w:tr>
      <w:tr w:rsidR="003A481A" w:rsidRPr="00F71B17" w14:paraId="11A46483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</w:tcPr>
          <w:p w14:paraId="76ECAF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3(TR34/L98H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ECC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D9A9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4FF1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F63A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3F9D3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7E4D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7976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BB25C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</w:tr>
      <w:tr w:rsidR="003A481A" w:rsidRPr="00F71B17" w14:paraId="1FFAD4A7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</w:tcPr>
          <w:p w14:paraId="6AB0B1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4(TR46/Y121F/T 289A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D53F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AB69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4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00D8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74EC0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8F03F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98AC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1(0.5,S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24F8F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32(1.01,I)</w:t>
            </w: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6FAA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</w:tr>
      <w:tr w:rsidR="003A481A" w:rsidRPr="00F71B17" w14:paraId="4A7D2CF3" w14:textId="77777777" w:rsidTr="00FA0306">
        <w:trPr>
          <w:trHeight w:val="190"/>
        </w:trPr>
        <w:tc>
          <w:tcPr>
            <w:tcW w:w="7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CC1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niger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58BD4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62C61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55D35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98B36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273C4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3F482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C0D9F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10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76969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1FE640F5" w14:textId="77777777" w:rsidTr="00FA0306">
        <w:trPr>
          <w:trHeight w:val="205"/>
        </w:trPr>
        <w:tc>
          <w:tcPr>
            <w:tcW w:w="776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3F32425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N-1</w:t>
            </w:r>
          </w:p>
        </w:tc>
        <w:tc>
          <w:tcPr>
            <w:tcW w:w="349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628CC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296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664173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54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77EB524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22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19BFF6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9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7457300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33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4FDB0F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5(1,I)</w:t>
            </w:r>
          </w:p>
        </w:tc>
        <w:tc>
          <w:tcPr>
            <w:tcW w:w="756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21F55F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1105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D5BA5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</w:tbl>
    <w:p w14:paraId="5F56C23B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1E66395D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; A, antagonism (FICI of &gt;4). For FICI calculations, the next highest concentrations were used when MICs were not readable under tested concentrations.</w:t>
      </w:r>
    </w:p>
    <w:p w14:paraId="52B355CA" w14:textId="6ADC3A05" w:rsidR="003A481A" w:rsidRPr="00F71B17" w:rsidRDefault="003A481A" w:rsidP="003A481A">
      <w:pPr>
        <w:spacing w:line="360" w:lineRule="auto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8 MICs and FICIs results with the combinations of lansoprazole and azoles against </w:t>
      </w:r>
      <w:r w:rsidRPr="00F71B17">
        <w:rPr>
          <w:rFonts w:ascii="Times New Roman" w:hAnsi="Times New Roman" w:hint="eastAsia"/>
          <w:i/>
          <w:iCs/>
          <w:sz w:val="24"/>
        </w:rPr>
        <w:t>A</w:t>
      </w:r>
      <w:r w:rsidRPr="00F71B17">
        <w:rPr>
          <w:rFonts w:ascii="Times New Roman" w:hAnsi="Times New Roman"/>
          <w:i/>
          <w:iCs/>
          <w:sz w:val="24"/>
        </w:rPr>
        <w:t>spergillus</w:t>
      </w:r>
      <w:r w:rsidRPr="00F71B17">
        <w:rPr>
          <w:rFonts w:ascii="Times New Roman" w:hAnsi="Times New Roman"/>
          <w:sz w:val="24"/>
        </w:rPr>
        <w:t xml:space="preserve"> spp.</w:t>
      </w:r>
    </w:p>
    <w:tbl>
      <w:tblPr>
        <w:tblpPr w:leftFromText="180" w:rightFromText="180" w:vertAnchor="text" w:horzAnchor="margin" w:tblpXSpec="center" w:tblpY="151"/>
        <w:tblOverlap w:val="never"/>
        <w:tblW w:w="6870" w:type="pct"/>
        <w:tblLayout w:type="fixed"/>
        <w:tblLook w:val="04A0" w:firstRow="1" w:lastRow="0" w:firstColumn="1" w:lastColumn="0" w:noHBand="0" w:noVBand="1"/>
      </w:tblPr>
      <w:tblGrid>
        <w:gridCol w:w="2005"/>
        <w:gridCol w:w="852"/>
        <w:gridCol w:w="73"/>
        <w:gridCol w:w="739"/>
        <w:gridCol w:w="73"/>
        <w:gridCol w:w="721"/>
        <w:gridCol w:w="73"/>
        <w:gridCol w:w="443"/>
        <w:gridCol w:w="269"/>
        <w:gridCol w:w="73"/>
        <w:gridCol w:w="167"/>
        <w:gridCol w:w="16"/>
        <w:gridCol w:w="59"/>
        <w:gridCol w:w="1801"/>
        <w:gridCol w:w="75"/>
        <w:gridCol w:w="1643"/>
        <w:gridCol w:w="75"/>
        <w:gridCol w:w="2180"/>
        <w:gridCol w:w="75"/>
      </w:tblGrid>
      <w:tr w:rsidR="003A481A" w:rsidRPr="00F71B17" w14:paraId="0704F639" w14:textId="77777777" w:rsidTr="00FA0306">
        <w:trPr>
          <w:trHeight w:val="205"/>
        </w:trPr>
        <w:tc>
          <w:tcPr>
            <w:tcW w:w="878" w:type="pct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44EEF848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4122" w:type="pct"/>
            <w:gridSpan w:val="18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1EB7AA1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Fonts w:ascii="Times New Roman" w:hAnsi="Times New Roman"/>
                <w:kern w:val="0"/>
                <w:sz w:val="24"/>
                <w:vertAlign w:val="superscript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(mg/mL) for</w:t>
            </w:r>
          </w:p>
        </w:tc>
      </w:tr>
      <w:tr w:rsidR="003A481A" w:rsidRPr="00F71B17" w14:paraId="6B9F2F3B" w14:textId="77777777" w:rsidTr="00FA0306">
        <w:trPr>
          <w:trHeight w:val="205"/>
        </w:trPr>
        <w:tc>
          <w:tcPr>
            <w:tcW w:w="878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64668F38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303" w:type="pct"/>
            <w:gridSpan w:val="7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4D913F1E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Agent a alone </w:t>
            </w:r>
          </w:p>
        </w:tc>
        <w:tc>
          <w:tcPr>
            <w:tcW w:w="230" w:type="pct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582F51B1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2590" w:type="pct"/>
            <w:gridSpan w:val="7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2A5DCD71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Combination</w:t>
            </w:r>
            <w:r w:rsidRPr="00F71B17">
              <w:rPr>
                <w:rFonts w:ascii="Times New Roman" w:hAnsi="Times New Roman"/>
                <w:kern w:val="0"/>
                <w:sz w:val="24"/>
                <w:vertAlign w:val="superscript"/>
                <w:lang w:bidi="ar"/>
              </w:rPr>
              <w:t>b</w:t>
            </w:r>
          </w:p>
        </w:tc>
      </w:tr>
      <w:tr w:rsidR="003A481A" w:rsidRPr="00F71B17" w14:paraId="3F4C109F" w14:textId="77777777" w:rsidTr="00FA0306">
        <w:trPr>
          <w:trHeight w:val="205"/>
        </w:trPr>
        <w:tc>
          <w:tcPr>
            <w:tcW w:w="878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54E3D9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Strains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44239E30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LAN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5788270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ITC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1B30C4DA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VOR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8FCA195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OS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ECFA86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F7D02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LAN/ITC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9C8D1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LAN/VOR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3812AB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LAN/POS</w:t>
            </w:r>
          </w:p>
        </w:tc>
      </w:tr>
      <w:tr w:rsidR="003A481A" w:rsidRPr="00F71B17" w14:paraId="311DACE7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2679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lavus 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31AB537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A6C45E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C80544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E7EE79A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8005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2247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E6DD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88547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2E56A9DB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EF8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64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082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30B4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8F2C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A66A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55000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EEAAB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18F6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AA890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/0.25(0.281,S)</w:t>
            </w:r>
          </w:p>
        </w:tc>
      </w:tr>
      <w:tr w:rsidR="003A481A" w:rsidRPr="00F71B17" w14:paraId="1BB4CC88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EFCC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357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3CC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FD5B9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B0287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0D51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F491F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8FD9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A1139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78D5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125(0.31,S)</w:t>
            </w:r>
          </w:p>
        </w:tc>
      </w:tr>
      <w:tr w:rsidR="003A481A" w:rsidRPr="00F71B17" w14:paraId="41F038AE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73D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0E9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3AAF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78C9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CECA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4955D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6F76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285C4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6A02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320846F1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B4F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8E3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AD34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BD08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F17C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33B68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EF6B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19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ECDE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2EF8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</w:tr>
      <w:tr w:rsidR="003A481A" w:rsidRPr="00F71B17" w14:paraId="69739272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669E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4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8F73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E1CD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A239B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8D43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6DED6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39668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1F28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4(2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59007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7518B38C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6089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5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549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2C09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751B9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B02A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50B9B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F1F9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FD70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DB5A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59CE432E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D043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25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84DB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1AFA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FFDB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9FD3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8311F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556A2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D72F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4D6F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6854E398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428B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2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B72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FF75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4F034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3D00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405CA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2FBA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38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0FCB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F2668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</w:tr>
      <w:tr w:rsidR="003A481A" w:rsidRPr="00F71B17" w14:paraId="20545B55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C3D2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1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A9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0E438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4180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E26B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469D9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181E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4A249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69E3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</w:tr>
      <w:tr w:rsidR="003A481A" w:rsidRPr="00F71B17" w14:paraId="7F1DBC62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080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7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C769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DD73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9EA23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C1775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0B0A6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9B298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94C9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F6B8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/0.125(0.156,S)</w:t>
            </w:r>
          </w:p>
        </w:tc>
      </w:tr>
      <w:tr w:rsidR="003A481A" w:rsidRPr="00F71B17" w14:paraId="64E1793D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D109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3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B68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C521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ADFE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10FB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86D1B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27E0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E8D0D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A10FA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19,S)</w:t>
            </w:r>
          </w:p>
        </w:tc>
      </w:tr>
      <w:tr w:rsidR="003A481A" w:rsidRPr="00F71B17" w14:paraId="7B2B3462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F50CA0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109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22C7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9FCE7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C11F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F369E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324E0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E78F1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25(0.75,I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68986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AB92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7EFB47FA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858E1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umigatus 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A9A16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A21FC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AAA94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2BFBC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66E12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D76EA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BDCBD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41237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50971FA1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52C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293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1176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6CBD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A1C4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07F6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93890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FDF1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142E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40FF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25(0.19,S)</w:t>
            </w:r>
          </w:p>
        </w:tc>
      </w:tr>
      <w:tr w:rsidR="003A481A" w:rsidRPr="00F71B17" w14:paraId="6CD54292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531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3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B457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55C6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BFDE6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C417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C0639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BA2CF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5AE8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8EA82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295447DE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7BE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4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5BCB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260A6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6AF6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7207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A95C3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4456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A995F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EA29D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</w:tr>
      <w:tr w:rsidR="003A481A" w:rsidRPr="00F71B17" w14:paraId="01CAC8BB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5E7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5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ED4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26795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08DEC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578E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EF6CB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29A23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40B8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EA3A4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3,S)</w:t>
            </w:r>
          </w:p>
        </w:tc>
      </w:tr>
      <w:tr w:rsidR="003A481A" w:rsidRPr="00F71B17" w14:paraId="1628B240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368F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6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F1D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056B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F147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4E09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C0D30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6BF1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18079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E898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3,S)</w:t>
            </w:r>
          </w:p>
        </w:tc>
      </w:tr>
      <w:tr w:rsidR="003A481A" w:rsidRPr="00F71B17" w14:paraId="44A09DF9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AEB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7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F84E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D9F8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116A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3724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8F7D8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CF3BB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32EA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6CFF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3,S)</w:t>
            </w:r>
          </w:p>
        </w:tc>
      </w:tr>
      <w:tr w:rsidR="003A481A" w:rsidRPr="00F71B17" w14:paraId="0AC7C41B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9276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8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8B0D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352A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BCCB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E500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43941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95DC0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25C0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4644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5(0.56,I)</w:t>
            </w:r>
          </w:p>
        </w:tc>
      </w:tr>
      <w:tr w:rsidR="003A481A" w:rsidRPr="00F71B17" w14:paraId="45B31A02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AF1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9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38CD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FDE1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B73E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DFBD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877A3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68160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22BF8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1B3B0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/0.125(0.28,S)</w:t>
            </w:r>
          </w:p>
        </w:tc>
      </w:tr>
      <w:tr w:rsidR="003A481A" w:rsidRPr="00F71B17" w14:paraId="77814278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9A29C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10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DDFF305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37AD112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9B3909C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8BF67D1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1FEB12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DE8159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D153A47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6994E1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3,S)</w:t>
            </w:r>
          </w:p>
        </w:tc>
      </w:tr>
      <w:tr w:rsidR="003A481A" w:rsidRPr="00F71B17" w14:paraId="4D021DC5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FE16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-A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788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8A83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E99B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F88A1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D613A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BDE2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96503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8FFD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063(0.19,S)</w:t>
            </w:r>
          </w:p>
        </w:tc>
      </w:tr>
      <w:tr w:rsidR="003A481A" w:rsidRPr="00F71B17" w14:paraId="36D1C549" w14:textId="77777777" w:rsidTr="00FA0306">
        <w:trPr>
          <w:gridAfter w:val="1"/>
          <w:wAfter w:w="33" w:type="pct"/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</w:tcPr>
          <w:p w14:paraId="653CFA50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1(TR34/L98H)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BB0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90AA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E5E61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B8F4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93F3E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019F6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4CA6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99A1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38,S)</w:t>
            </w:r>
          </w:p>
        </w:tc>
      </w:tr>
      <w:tr w:rsidR="003A481A" w:rsidRPr="00F71B17" w14:paraId="478AE5F8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</w:tcPr>
          <w:p w14:paraId="288A4555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2(TR34/L98H)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2901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AF98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70C8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D3925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A142A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8806D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7A84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27BD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5(0.56,I)</w:t>
            </w:r>
          </w:p>
        </w:tc>
      </w:tr>
      <w:tr w:rsidR="003A481A" w:rsidRPr="00F71B17" w14:paraId="34BF3C8A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</w:tcPr>
          <w:p w14:paraId="36A538AE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3(TR34/L98H)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7C40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B13E0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A6A67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4D9F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DEF5A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81FB5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93973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1BFC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1(0.63,I)</w:t>
            </w:r>
          </w:p>
        </w:tc>
      </w:tr>
      <w:tr w:rsidR="003A481A" w:rsidRPr="00F71B17" w14:paraId="1717CD1D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</w:tcPr>
          <w:p w14:paraId="278246B6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4(TR46/Y121F/T 289A)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DF80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3F19B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4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CAF3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EF23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384C1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CBB0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2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3458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32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31C9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5(0.31,S)</w:t>
            </w:r>
          </w:p>
        </w:tc>
      </w:tr>
      <w:tr w:rsidR="003A481A" w:rsidRPr="00F71B17" w14:paraId="7BE0EFC7" w14:textId="77777777" w:rsidTr="00FA0306">
        <w:trPr>
          <w:trHeight w:val="190"/>
        </w:trPr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48CE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niger 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D682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5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D2A1B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9411F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44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8170F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6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D79DD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CEAFA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753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3540C7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030B9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08B7BE08" w14:textId="77777777" w:rsidTr="00FA0306">
        <w:trPr>
          <w:trHeight w:val="205"/>
        </w:trPr>
        <w:tc>
          <w:tcPr>
            <w:tcW w:w="878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7F5BA78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N-1</w:t>
            </w:r>
          </w:p>
        </w:tc>
        <w:tc>
          <w:tcPr>
            <w:tcW w:w="405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7A36677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56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142C2B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7D8BD8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44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78F525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6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6FACE70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2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72813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753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376E7D0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(1.01,I)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24C084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</w:tbl>
    <w:p w14:paraId="0C01F527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42268E24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;</w:t>
      </w:r>
      <w:r w:rsidRPr="00F71B17">
        <w:t xml:space="preserve"> </w:t>
      </w:r>
      <w:r w:rsidRPr="00F71B17">
        <w:rPr>
          <w:rFonts w:ascii="Times New Roman" w:hAnsi="Times New Roman"/>
          <w:sz w:val="24"/>
        </w:rPr>
        <w:t>A, antagonism (FICI of &gt;4). For FICI calculations, the next highest concentrations were used when MICs were not readable under tested concentration</w:t>
      </w:r>
      <w:r w:rsidRPr="00F71B17">
        <w:rPr>
          <w:rFonts w:ascii="Times New Roman" w:hAnsi="Times New Roman" w:hint="eastAsia"/>
          <w:sz w:val="24"/>
        </w:rPr>
        <w:t>s</w:t>
      </w:r>
      <w:r w:rsidRPr="00F71B17">
        <w:rPr>
          <w:rFonts w:ascii="Times New Roman" w:hAnsi="Times New Roman"/>
          <w:sz w:val="24"/>
        </w:rPr>
        <w:t>.</w:t>
      </w:r>
    </w:p>
    <w:p w14:paraId="5C27E506" w14:textId="63FDA50D" w:rsidR="003A481A" w:rsidRPr="00F71B17" w:rsidRDefault="003A481A" w:rsidP="003A481A">
      <w:pPr>
        <w:spacing w:line="360" w:lineRule="auto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9 MICs and FICIs results with the combinations of </w:t>
      </w:r>
      <w:r w:rsidRPr="00F71B17">
        <w:rPr>
          <w:rFonts w:ascii="Times New Roman" w:hAnsi="Times New Roman" w:hint="eastAsia"/>
          <w:sz w:val="24"/>
        </w:rPr>
        <w:t>Rabe</w:t>
      </w:r>
      <w:r w:rsidRPr="00F71B17">
        <w:rPr>
          <w:rFonts w:ascii="Times New Roman" w:hAnsi="Times New Roman"/>
          <w:sz w:val="24"/>
        </w:rPr>
        <w:t xml:space="preserve">prazole and azoles against </w:t>
      </w:r>
      <w:r w:rsidRPr="00F71B17">
        <w:rPr>
          <w:rFonts w:ascii="Times New Roman" w:hAnsi="Times New Roman" w:hint="eastAsia"/>
          <w:i/>
          <w:iCs/>
          <w:sz w:val="24"/>
        </w:rPr>
        <w:t>A</w:t>
      </w:r>
      <w:r w:rsidRPr="00F71B17">
        <w:rPr>
          <w:rFonts w:ascii="Times New Roman" w:hAnsi="Times New Roman"/>
          <w:i/>
          <w:iCs/>
          <w:sz w:val="24"/>
        </w:rPr>
        <w:t>spergillus</w:t>
      </w:r>
      <w:r w:rsidRPr="00F71B17">
        <w:rPr>
          <w:rFonts w:ascii="Times New Roman" w:hAnsi="Times New Roman"/>
          <w:sz w:val="24"/>
        </w:rPr>
        <w:t xml:space="preserve"> spp.</w:t>
      </w:r>
    </w:p>
    <w:tbl>
      <w:tblPr>
        <w:tblW w:w="6755" w:type="pct"/>
        <w:tblInd w:w="-1276" w:type="dxa"/>
        <w:tblLayout w:type="fixed"/>
        <w:tblLook w:val="04A0" w:firstRow="1" w:lastRow="0" w:firstColumn="1" w:lastColumn="0" w:noHBand="0" w:noVBand="1"/>
      </w:tblPr>
      <w:tblGrid>
        <w:gridCol w:w="1842"/>
        <w:gridCol w:w="889"/>
        <w:gridCol w:w="709"/>
        <w:gridCol w:w="848"/>
        <w:gridCol w:w="817"/>
        <w:gridCol w:w="49"/>
        <w:gridCol w:w="189"/>
        <w:gridCol w:w="47"/>
        <w:gridCol w:w="1847"/>
        <w:gridCol w:w="1847"/>
        <w:gridCol w:w="1926"/>
        <w:gridCol w:w="211"/>
      </w:tblGrid>
      <w:tr w:rsidR="003A481A" w:rsidRPr="00F71B17" w14:paraId="081457CA" w14:textId="77777777" w:rsidTr="00FA0306">
        <w:trPr>
          <w:gridAfter w:val="1"/>
          <w:wAfter w:w="94" w:type="pct"/>
          <w:trHeight w:val="205"/>
        </w:trPr>
        <w:tc>
          <w:tcPr>
            <w:tcW w:w="821" w:type="pct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018A113E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4085" w:type="pct"/>
            <w:gridSpan w:val="10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28C426E1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MIC</w:t>
            </w:r>
            <w:r w:rsidRPr="00F71B17">
              <w:rPr>
                <w:rFonts w:ascii="Times New Roman" w:hAnsi="Times New Roman"/>
                <w:kern w:val="0"/>
                <w:sz w:val="24"/>
                <w:vertAlign w:val="superscript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 (mg/mL) for</w:t>
            </w:r>
          </w:p>
        </w:tc>
      </w:tr>
      <w:tr w:rsidR="003A481A" w:rsidRPr="00F71B17" w14:paraId="68E715ED" w14:textId="77777777" w:rsidTr="00FA0306">
        <w:trPr>
          <w:gridAfter w:val="1"/>
          <w:wAfter w:w="94" w:type="pct"/>
          <w:trHeight w:val="205"/>
        </w:trPr>
        <w:tc>
          <w:tcPr>
            <w:tcW w:w="821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0F789B64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454" w:type="pct"/>
            <w:gridSpan w:val="4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0EE1399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 xml:space="preserve">Agent a alone </w:t>
            </w:r>
          </w:p>
        </w:tc>
        <w:tc>
          <w:tcPr>
            <w:tcW w:w="10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872A29E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2525" w:type="pct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10D57B4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Combination</w:t>
            </w:r>
            <w:r w:rsidRPr="00F71B17">
              <w:rPr>
                <w:rFonts w:ascii="Times New Roman" w:hAnsi="Times New Roman"/>
                <w:kern w:val="0"/>
                <w:sz w:val="24"/>
                <w:vertAlign w:val="superscript"/>
                <w:lang w:bidi="ar"/>
              </w:rPr>
              <w:t>b</w:t>
            </w:r>
          </w:p>
        </w:tc>
      </w:tr>
      <w:tr w:rsidR="003A481A" w:rsidRPr="00F71B17" w14:paraId="3B3C066C" w14:textId="77777777" w:rsidTr="00FA0306">
        <w:trPr>
          <w:trHeight w:val="205"/>
        </w:trPr>
        <w:tc>
          <w:tcPr>
            <w:tcW w:w="82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4411B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Strains</w:t>
            </w:r>
          </w:p>
        </w:tc>
        <w:tc>
          <w:tcPr>
            <w:tcW w:w="396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50D0DD33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RAB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7C2BD53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ITC</w:t>
            </w:r>
          </w:p>
        </w:tc>
        <w:tc>
          <w:tcPr>
            <w:tcW w:w="378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04E6042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VOR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073A0E55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POS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5944954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371F28F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RAB/ITC</w:t>
            </w:r>
          </w:p>
        </w:tc>
        <w:tc>
          <w:tcPr>
            <w:tcW w:w="823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174899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RAB/VOR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ECE4BB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RAB/POS</w:t>
            </w:r>
          </w:p>
        </w:tc>
      </w:tr>
      <w:tr w:rsidR="003A481A" w:rsidRPr="00F71B17" w14:paraId="55AE62DD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CF2D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lavus 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</w:tcPr>
          <w:p w14:paraId="0F1675DF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</w:tcPr>
          <w:p w14:paraId="6BB4B391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</w:tcPr>
          <w:p w14:paraId="0E59AD6D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5EE9DE" w14:textId="77777777" w:rsidR="003A481A" w:rsidRPr="00F71B17" w:rsidRDefault="003A481A" w:rsidP="00FA0306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EB72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4196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0130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8039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3BF17629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39C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6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AD5F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CF55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0A117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4D16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572BF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3F32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7865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CB36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</w:tr>
      <w:tr w:rsidR="003A481A" w:rsidRPr="00F71B17" w14:paraId="33ED1EA7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EDD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357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C48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8E09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FE7DE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3117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71C4D6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99189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5214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F5E20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456DEF84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DCD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F4F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4F5F6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0CED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0ADD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F0F03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3C58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1758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(1.01,I)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A6649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517F1E39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A67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9F8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B6AAF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C8B7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23E70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621DC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1D44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D0D0E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EAEC7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19,S)</w:t>
            </w:r>
          </w:p>
        </w:tc>
      </w:tr>
      <w:tr w:rsidR="003A481A" w:rsidRPr="00F71B17" w14:paraId="10647B9F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74E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DA8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6F4B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4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B21A1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9EE0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1F541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EB175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1(0.5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EAEB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63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50BC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1,S)</w:t>
            </w:r>
          </w:p>
        </w:tc>
      </w:tr>
      <w:tr w:rsidR="003A481A" w:rsidRPr="00F71B17" w14:paraId="3BD02575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72C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8A46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B739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3598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2B460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2B23DC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0B7F2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38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1A83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22F2F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19,S)</w:t>
            </w:r>
          </w:p>
        </w:tc>
      </w:tr>
      <w:tr w:rsidR="003A481A" w:rsidRPr="00F71B17" w14:paraId="5A4E606A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39BB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2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E151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00BF8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C01C3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0868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AEA70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4AFB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8D37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A746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</w:tr>
      <w:tr w:rsidR="003A481A" w:rsidRPr="00F71B17" w14:paraId="5F66FCA0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5A3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2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106D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6F349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41C6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5691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2BB7D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392C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745D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41BF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3DC9EF90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65C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32-1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95D9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67B52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9E8B5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5361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D3BC6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F0115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D600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E0528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</w:tr>
      <w:tr w:rsidR="003A481A" w:rsidRPr="00F71B17" w14:paraId="175FECF7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832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S7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33F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697E6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2222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9D40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CBD2E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6717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050CD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C958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38,S)</w:t>
            </w:r>
          </w:p>
        </w:tc>
      </w:tr>
      <w:tr w:rsidR="003A481A" w:rsidRPr="00F71B17" w14:paraId="54CFD4C1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2805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2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193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0C855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64B7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D1E9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F945B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F3B37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3831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C807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38,S)</w:t>
            </w:r>
          </w:p>
        </w:tc>
      </w:tr>
      <w:tr w:rsidR="003A481A" w:rsidRPr="00F71B17" w14:paraId="6B939EEA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1C9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LA109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1E7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6799E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878C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27FD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32104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A700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28/0.25(0.75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C956B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110F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  <w:tr w:rsidR="003A481A" w:rsidRPr="00F71B17" w14:paraId="449FA11F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4457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 fumigatus 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C9A6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ECFDD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D334C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9D03C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A5927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F10ED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D4052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D5C2D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5ECE08C0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4E9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29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DC2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DD2BD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E856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5827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E9CEAF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AACB2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1(0.63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400D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4FF7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1A97C0C4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2A3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A4D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7CB5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40242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B859C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588D5E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342EF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FB393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CF9B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2FEB915E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CADD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A9BB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25A55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43A7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6AD3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3B765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36F1F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ED8A3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DB3E2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25(0.31,S)</w:t>
            </w:r>
          </w:p>
        </w:tc>
      </w:tr>
      <w:tr w:rsidR="003A481A" w:rsidRPr="00F71B17" w14:paraId="26FF05BF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496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C2A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AB98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18CE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A835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12CEF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9A2E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FC5F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DA8A7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</w:tr>
      <w:tr w:rsidR="003A481A" w:rsidRPr="00F71B17" w14:paraId="5092F66D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C36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6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BC7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E39F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6AA8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DA75E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E9BF9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67BE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107C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8C7C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063(0.31,S)</w:t>
            </w:r>
          </w:p>
        </w:tc>
      </w:tr>
      <w:tr w:rsidR="003A481A" w:rsidRPr="00F71B17" w14:paraId="22757061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49F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7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C14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9351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B9BE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DB39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3FF66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DC26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C4D59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4245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125(0.25,S)</w:t>
            </w:r>
          </w:p>
        </w:tc>
      </w:tr>
      <w:tr w:rsidR="003A481A" w:rsidRPr="00F71B17" w14:paraId="4ABF7810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4F2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8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BFEF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5F9A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C2E3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9A7E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F866F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91E27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AA1B4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E4DB5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22A73C83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DE76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9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2982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A507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0BB4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163A8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D02C6D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4534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6/0.5(0.56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F08A3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F3BD0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125(0.5,S)</w:t>
            </w:r>
          </w:p>
        </w:tc>
      </w:tr>
      <w:tr w:rsidR="003A481A" w:rsidRPr="00F71B17" w14:paraId="18B22375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C9436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1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</w:tcPr>
          <w:p w14:paraId="382ADF9E" w14:textId="77777777" w:rsidR="003A481A" w:rsidRPr="00F71B17" w:rsidRDefault="003A481A" w:rsidP="00FA0306">
            <w:pPr>
              <w:widowControl/>
              <w:jc w:val="left"/>
              <w:textAlignment w:val="top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D182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7AA5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3773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59C0E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49D9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2F819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8B07A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1224178B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70E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F-A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0698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9D06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1FBC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0.25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9A73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4F4D0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4ABB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5(0.38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07A2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0.25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E729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063(0.19,S)</w:t>
            </w:r>
          </w:p>
        </w:tc>
      </w:tr>
      <w:tr w:rsidR="003A481A" w:rsidRPr="00F71B17" w14:paraId="31A6F8CF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</w:tcPr>
          <w:p w14:paraId="0DA7E1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1(TR34/L98H)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8D3E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97F9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3D2F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4C34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982CE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FFD0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E6AB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4B81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0.508,I)</w:t>
            </w:r>
          </w:p>
        </w:tc>
      </w:tr>
      <w:tr w:rsidR="003A481A" w:rsidRPr="00F71B17" w14:paraId="0A5B558B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</w:tcPr>
          <w:p w14:paraId="6DA3DA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2(TR34/L98H)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03C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FE5E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8ED2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2684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C55CD8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87BCE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66120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CE6D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/0.25(0.38,S)</w:t>
            </w:r>
          </w:p>
        </w:tc>
      </w:tr>
      <w:tr w:rsidR="003A481A" w:rsidRPr="00F71B17" w14:paraId="5A07E529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</w:tcPr>
          <w:p w14:paraId="6CED7D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3(TR34/L98H)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1B2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52F5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3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AC25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8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3772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353E3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9F9E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/&gt;32(2,I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838C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8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A744D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2(1.01,I)</w:t>
            </w:r>
          </w:p>
        </w:tc>
      </w:tr>
      <w:tr w:rsidR="003A481A" w:rsidRPr="00F71B17" w14:paraId="7B6C3D7B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</w:tcPr>
          <w:p w14:paraId="7BEF2A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  <w:szCs w:val="32"/>
              </w:rPr>
            </w:pPr>
            <w:r w:rsidRPr="00F71B17">
              <w:rPr>
                <w:rFonts w:ascii="Times New Roman" w:hAnsi="Times New Roman"/>
                <w:sz w:val="24"/>
                <w:szCs w:val="32"/>
              </w:rPr>
              <w:t>R4(TR46/Y121F/T 289A)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0B9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28491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4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894C2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32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3B48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5D7DB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AC7E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38,S)</w:t>
            </w: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76C31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32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2819A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5(0.5,S)</w:t>
            </w:r>
          </w:p>
        </w:tc>
      </w:tr>
      <w:tr w:rsidR="003A481A" w:rsidRPr="00F71B17" w14:paraId="5C6CAE1F" w14:textId="77777777" w:rsidTr="00FA0306">
        <w:trPr>
          <w:trHeight w:val="190"/>
        </w:trPr>
        <w:tc>
          <w:tcPr>
            <w:tcW w:w="8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F8B9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lang w:bidi="ar"/>
              </w:rPr>
              <w:t xml:space="preserve">A.niger 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B466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696EE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D0AAC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38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3353E0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105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25A73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8BF584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56A651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9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37315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</w:tr>
      <w:tr w:rsidR="003A481A" w:rsidRPr="00F71B17" w14:paraId="79CCEFC5" w14:textId="77777777" w:rsidTr="00FA0306">
        <w:trPr>
          <w:trHeight w:val="205"/>
        </w:trPr>
        <w:tc>
          <w:tcPr>
            <w:tcW w:w="82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5060BB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AN-1</w:t>
            </w:r>
          </w:p>
        </w:tc>
        <w:tc>
          <w:tcPr>
            <w:tcW w:w="396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9F66D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&gt;128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6DDE07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79D425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386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AA8EC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1</w:t>
            </w:r>
          </w:p>
        </w:tc>
        <w:tc>
          <w:tcPr>
            <w:tcW w:w="105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1D839EA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4"/>
              </w:rPr>
            </w:pPr>
          </w:p>
        </w:tc>
        <w:tc>
          <w:tcPr>
            <w:tcW w:w="823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D6AC4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823" w:type="pct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63EE82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2/1(1.01,I)</w:t>
            </w:r>
          </w:p>
        </w:tc>
        <w:tc>
          <w:tcPr>
            <w:tcW w:w="952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center"/>
          </w:tcPr>
          <w:p w14:paraId="5008B9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4"/>
              </w:rPr>
            </w:pPr>
            <w:r w:rsidRPr="00F71B17">
              <w:rPr>
                <w:rFonts w:ascii="Times New Roman" w:hAnsi="Times New Roman"/>
                <w:kern w:val="0"/>
                <w:sz w:val="24"/>
                <w:lang w:bidi="ar"/>
              </w:rPr>
              <w:t>64/0.25(0.5,S)</w:t>
            </w:r>
          </w:p>
        </w:tc>
      </w:tr>
    </w:tbl>
    <w:p w14:paraId="461753E6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07FA77CC" w14:textId="77777777" w:rsidR="003A481A" w:rsidRPr="00F71B17" w:rsidRDefault="003A481A" w:rsidP="003A481A">
      <w:pPr>
        <w:spacing w:line="276" w:lineRule="auto"/>
        <w:rPr>
          <w:rFonts w:ascii="Times New Roman" w:hAnsi="Times New Roman"/>
          <w:sz w:val="24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 ;</w:t>
      </w:r>
      <w:r w:rsidRPr="00F71B17">
        <w:t xml:space="preserve"> </w:t>
      </w:r>
      <w:r w:rsidRPr="00F71B17">
        <w:rPr>
          <w:rFonts w:ascii="Times New Roman" w:hAnsi="Times New Roman"/>
          <w:sz w:val="24"/>
        </w:rPr>
        <w:t>A, antagonism (FICI of &gt;4). For FICI calculations, the next highest concentrations were used when MICs were not readable under tested concentration</w:t>
      </w:r>
      <w:r w:rsidRPr="00F71B17">
        <w:rPr>
          <w:rFonts w:ascii="Times New Roman" w:hAnsi="Times New Roman" w:hint="eastAsia"/>
          <w:sz w:val="24"/>
        </w:rPr>
        <w:t>s</w:t>
      </w:r>
      <w:r w:rsidRPr="00F71B17">
        <w:rPr>
          <w:rFonts w:ascii="Times New Roman" w:hAnsi="Times New Roman"/>
          <w:sz w:val="24"/>
        </w:rPr>
        <w:t>.</w:t>
      </w:r>
    </w:p>
    <w:p w14:paraId="2ED28D66" w14:textId="14B1C4E8" w:rsidR="003A481A" w:rsidRPr="00F71B17" w:rsidRDefault="003A481A" w:rsidP="003A481A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jc w:val="center"/>
        <w:rPr>
          <w:rFonts w:ascii="Times New Roman" w:hAnsi="Times New Roman"/>
          <w:kern w:val="0"/>
          <w:sz w:val="24"/>
          <w:bdr w:val="nil"/>
          <w:lang w:eastAsia="en-US" w:bidi="en-US"/>
        </w:rPr>
      </w:pPr>
      <w:r w:rsidRPr="00F71B17">
        <w:rPr>
          <w:rFonts w:ascii="Times New Roman" w:hAnsi="Times New Roman"/>
          <w:kern w:val="0"/>
          <w:sz w:val="24"/>
          <w:bdr w:val="nil"/>
          <w:lang w:eastAsia="en-US" w:bidi="en-US"/>
        </w:rPr>
        <w:lastRenderedPageBreak/>
        <w:t>T</w:t>
      </w:r>
      <w:r w:rsidRPr="00F71B17">
        <w:rPr>
          <w:rFonts w:ascii="Times New Roman" w:hAnsi="Times New Roman"/>
          <w:kern w:val="0"/>
          <w:sz w:val="24"/>
          <w:bdr w:val="nil"/>
          <w:lang w:bidi="en-US"/>
        </w:rPr>
        <w:t xml:space="preserve">ABLE </w:t>
      </w:r>
      <w:r w:rsidRPr="00F71B17">
        <w:rPr>
          <w:rFonts w:ascii="Times New Roman" w:hAnsi="Times New Roman"/>
          <w:kern w:val="0"/>
          <w:sz w:val="24"/>
          <w:bdr w:val="nil"/>
          <w:lang w:bidi="en-US"/>
        </w:rPr>
        <w:t>S</w:t>
      </w:r>
      <w:r w:rsidRPr="00F71B17">
        <w:rPr>
          <w:rFonts w:ascii="Times New Roman" w:hAnsi="Times New Roman"/>
          <w:kern w:val="0"/>
          <w:sz w:val="24"/>
          <w:bdr w:val="nil"/>
          <w:lang w:eastAsia="en-US" w:bidi="en-US"/>
        </w:rPr>
        <w:t xml:space="preserve">10 Summary of drug interaction for the combination of PPIs and azoles against </w:t>
      </w:r>
      <w:r w:rsidRPr="00F71B17">
        <w:rPr>
          <w:rFonts w:ascii="Times New Roman" w:hAnsi="Times New Roman"/>
          <w:i/>
          <w:iCs/>
          <w:kern w:val="0"/>
          <w:sz w:val="24"/>
          <w:bdr w:val="nil"/>
          <w:lang w:eastAsia="en-US" w:bidi="en-US"/>
        </w:rPr>
        <w:t>Aspergillus</w:t>
      </w:r>
      <w:r w:rsidRPr="00F71B17">
        <w:rPr>
          <w:rFonts w:ascii="Times New Roman" w:hAnsi="Times New Roman"/>
          <w:kern w:val="0"/>
          <w:sz w:val="24"/>
          <w:bdr w:val="nil"/>
          <w:lang w:eastAsia="en-US" w:bidi="en-US"/>
        </w:rPr>
        <w:t xml:space="preserve"> spp.</w:t>
      </w:r>
    </w:p>
    <w:p w14:paraId="5E87560C" w14:textId="77777777" w:rsidR="003A481A" w:rsidRPr="00F71B17" w:rsidRDefault="003A481A" w:rsidP="003A481A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/>
          <w:kern w:val="0"/>
          <w:sz w:val="24"/>
          <w:bdr w:val="nil"/>
          <w:lang w:eastAsia="en-US" w:bidi="en-US"/>
        </w:rPr>
      </w:pPr>
    </w:p>
    <w:tbl>
      <w:tblPr>
        <w:tblStyle w:val="a4"/>
        <w:tblW w:w="10152" w:type="dxa"/>
        <w:tblInd w:w="-93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6"/>
        <w:gridCol w:w="1418"/>
        <w:gridCol w:w="567"/>
        <w:gridCol w:w="567"/>
        <w:gridCol w:w="992"/>
        <w:gridCol w:w="558"/>
        <w:gridCol w:w="567"/>
        <w:gridCol w:w="1143"/>
        <w:gridCol w:w="546"/>
        <w:gridCol w:w="426"/>
        <w:gridCol w:w="992"/>
        <w:gridCol w:w="27"/>
        <w:gridCol w:w="540"/>
        <w:gridCol w:w="547"/>
        <w:gridCol w:w="425"/>
        <w:gridCol w:w="41"/>
      </w:tblGrid>
      <w:tr w:rsidR="003A481A" w:rsidRPr="00F71B17" w14:paraId="27B85299" w14:textId="77777777" w:rsidTr="00FA0306">
        <w:trPr>
          <w:trHeight w:val="59"/>
        </w:trPr>
        <w:tc>
          <w:tcPr>
            <w:tcW w:w="2214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8FCFBF4" w14:textId="77777777" w:rsidR="003A481A" w:rsidRPr="00F71B17" w:rsidRDefault="003A481A" w:rsidP="00FA030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</w:p>
          <w:p w14:paraId="6C5A8133" w14:textId="77777777" w:rsidR="003A481A" w:rsidRPr="00F71B17" w:rsidRDefault="003A481A" w:rsidP="00FA030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Drug Combination</w:t>
            </w:r>
          </w:p>
        </w:tc>
        <w:tc>
          <w:tcPr>
            <w:tcW w:w="21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1B7F41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/>
                <w:kern w:val="0"/>
                <w:sz w:val="24"/>
                <w:bdr w:val="nil"/>
                <w:lang w:eastAsia="en-US" w:bidi="en-US"/>
              </w:rPr>
              <w:t>A. flavus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(n=12)</w:t>
            </w:r>
          </w:p>
        </w:tc>
        <w:tc>
          <w:tcPr>
            <w:tcW w:w="226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EDD90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/>
                <w:kern w:val="0"/>
                <w:sz w:val="24"/>
                <w:bdr w:val="nil"/>
                <w:lang w:eastAsia="en-US" w:bidi="en-US"/>
              </w:rPr>
              <w:t>A. fumigatus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(n=14)</w:t>
            </w:r>
          </w:p>
        </w:tc>
        <w:tc>
          <w:tcPr>
            <w:tcW w:w="1991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AB910C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4"/>
                <w:bdr w:val="nil"/>
                <w:lang w:eastAsia="en-US" w:bidi="en-US"/>
              </w:rPr>
              <w:t>A. nigra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(n=1)</w:t>
            </w:r>
          </w:p>
        </w:tc>
        <w:tc>
          <w:tcPr>
            <w:tcW w:w="1553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E85957" w14:textId="77777777" w:rsidR="003A481A" w:rsidRPr="00F71B17" w:rsidRDefault="003A481A" w:rsidP="00FA030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/>
                <w:iCs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T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otal(n=27)</w:t>
            </w:r>
          </w:p>
        </w:tc>
      </w:tr>
      <w:tr w:rsidR="003A481A" w:rsidRPr="00F71B17" w14:paraId="21A9FBEF" w14:textId="77777777" w:rsidTr="00FA0306">
        <w:trPr>
          <w:gridAfter w:val="1"/>
          <w:wAfter w:w="41" w:type="dxa"/>
          <w:trHeight w:val="242"/>
        </w:trPr>
        <w:tc>
          <w:tcPr>
            <w:tcW w:w="2214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</w:tcPr>
          <w:p w14:paraId="654571F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31643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DEBC9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F5DD8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4124E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31214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D6BB1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D37B4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2E2A0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0F9F3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5BFC2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E5A26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94771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</w:tr>
      <w:tr w:rsidR="003A481A" w:rsidRPr="00F71B17" w14:paraId="443C7802" w14:textId="77777777" w:rsidTr="00FA0306">
        <w:trPr>
          <w:gridAfter w:val="1"/>
          <w:wAfter w:w="41" w:type="dxa"/>
        </w:trPr>
        <w:tc>
          <w:tcPr>
            <w:tcW w:w="79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132D16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ITC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98EEA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O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M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087561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8BD59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8EDDE6" w14:textId="114FA5D2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E38FA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0BD8D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8B30CF" w14:textId="0BFBAE8F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DC5A9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8BB06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FAB0E4" w14:textId="46D83C91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60D60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0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FF6AB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7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ACB8DA" w14:textId="0F36F6C5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3F528C4F" w14:textId="77777777" w:rsidTr="00FA0306">
        <w:trPr>
          <w:gridAfter w:val="1"/>
          <w:wAfter w:w="41" w:type="dxa"/>
        </w:trPr>
        <w:tc>
          <w:tcPr>
            <w:tcW w:w="796" w:type="dxa"/>
            <w:vMerge/>
            <w:tcBorders>
              <w:bottom w:val="single" w:sz="4" w:space="0" w:color="auto"/>
              <w:right w:val="nil"/>
            </w:tcBorders>
          </w:tcPr>
          <w:p w14:paraId="5ED4C57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3A8067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P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A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00C47A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2260F1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91DA007" w14:textId="06565AE0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4090F65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4478AF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9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17AA6538" w14:textId="14ADFD6A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7EF9E01E" w14:textId="14CBBDB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</w:tcPr>
          <w:p w14:paraId="5317E9B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76EE7D4" w14:textId="1EAD714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4C086A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78F9CDC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6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2258AF87" w14:textId="4AA59EFC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4F258A44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right w:val="nil"/>
            </w:tcBorders>
          </w:tcPr>
          <w:p w14:paraId="5CDD8A5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A11FF8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LA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F85C86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A65B46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AC72BAA" w14:textId="39E8EC96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65E2D47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9FE1D3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34B4B3F5" w14:textId="71DF8D4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13688F1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</w:tcPr>
          <w:p w14:paraId="2D45BA46" w14:textId="75CFC8F1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707D842" w14:textId="7EE01698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3004B1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2D4DBFDF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AC693EC" w14:textId="4ED104F5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079987BA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E36421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937CEC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R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A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2C45A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79AC7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D9B73C" w14:textId="37C90C96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572B2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1F2D0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8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0FC97A" w14:textId="283C6285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B115EE" w14:textId="3F5CABFA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A2FF4F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296E37" w14:textId="613E7B59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75F8C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9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D5474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bidi="en-US"/>
              </w:rPr>
              <w:t>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1D357A" w14:textId="43B81BEC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 w:hint="eastAsia"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bidi="en-US"/>
              </w:rPr>
              <w:t>0</w:t>
            </w:r>
          </w:p>
        </w:tc>
      </w:tr>
      <w:tr w:rsidR="003A481A" w:rsidRPr="00F71B17" w14:paraId="49F71EFA" w14:textId="77777777" w:rsidTr="00FA0306">
        <w:trPr>
          <w:gridAfter w:val="1"/>
          <w:wAfter w:w="41" w:type="dxa"/>
        </w:trPr>
        <w:tc>
          <w:tcPr>
            <w:tcW w:w="79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F8AE8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PO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4C679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O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M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2E803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FA9E72" w14:textId="354B6E60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9D3FAC" w14:textId="626B7214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A0958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95706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05EBC5" w14:textId="1A664D20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32C1E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468761" w14:textId="692EEE5F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C44577" w14:textId="4A450204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A9CD0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4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2B8DD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ED342A" w14:textId="07D5BFBE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54650D95" w14:textId="77777777" w:rsidTr="00FA0306">
        <w:trPr>
          <w:gridAfter w:val="1"/>
          <w:wAfter w:w="41" w:type="dxa"/>
        </w:trPr>
        <w:tc>
          <w:tcPr>
            <w:tcW w:w="796" w:type="dxa"/>
            <w:vMerge/>
            <w:tcBorders>
              <w:bottom w:val="single" w:sz="4" w:space="0" w:color="auto"/>
              <w:right w:val="nil"/>
            </w:tcBorders>
          </w:tcPr>
          <w:p w14:paraId="286C3011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97CCE7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P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A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408D63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20DC31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500E532" w14:textId="4F044B1F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6E65ABB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D78B82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2B3DD756" w14:textId="61A977CD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7E7ABAE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</w:tcPr>
          <w:p w14:paraId="4562419C" w14:textId="2E9C872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57BCEF8" w14:textId="546B3F6D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9BFDD01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308E523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5EF4120B" w14:textId="2E29866F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0C515524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right w:val="nil"/>
            </w:tcBorders>
          </w:tcPr>
          <w:p w14:paraId="43C6E1F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FD6F26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LA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41F46E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EF080DC" w14:textId="29D628D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B8C4971" w14:textId="17E8F93A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2FEA65D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E52CC1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596D65E7" w14:textId="3D65CFA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54EB21F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</w:tcPr>
          <w:p w14:paraId="5B81D7EA" w14:textId="4BFB430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F452325" w14:textId="316D089F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6214F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5FCA148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6681601E" w14:textId="0A1722D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7355818C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73BEB5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BF66D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R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A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D8BC2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B684D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135585" w14:textId="5FADDFFD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C49D3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D129C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3C20AA" w14:textId="05DB63B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BDF92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0BBCAF" w14:textId="01474A46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5260E9" w14:textId="3EF0954D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5CB49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88FF0F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ADEC77" w14:textId="349FAB9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47A932FE" w14:textId="77777777" w:rsidTr="00FA0306">
        <w:trPr>
          <w:gridAfter w:val="1"/>
          <w:wAfter w:w="41" w:type="dxa"/>
        </w:trPr>
        <w:tc>
          <w:tcPr>
            <w:tcW w:w="79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257BC6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V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RC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E3FF5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O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M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C81F86" w14:textId="015297BC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6E2D0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C214C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4A2CDDB" w14:textId="4C8DA34C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C04F0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A4C52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C2BCABF" w14:textId="26F91408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0DE4F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15CC64" w14:textId="3BEBC312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4F116A" w14:textId="2708432C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5BD75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61EC0C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</w:tr>
      <w:tr w:rsidR="003A481A" w:rsidRPr="00F71B17" w14:paraId="7EE73D0E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right w:val="nil"/>
            </w:tcBorders>
          </w:tcPr>
          <w:p w14:paraId="411621A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916C53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P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A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9978606" w14:textId="5893A591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4FD67E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886D218" w14:textId="2C76D669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0736B4C5" w14:textId="70BE7472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8C1991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161A2786" w14:textId="33AE199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046B0D4F" w14:textId="3C823E04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</w:tcPr>
          <w:p w14:paraId="19EA4A1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C285B1F" w14:textId="5D3ACCA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33C9226" w14:textId="0305BAE4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05BF862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7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F89A763" w14:textId="0061664E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1EBCB874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right w:val="nil"/>
            </w:tcBorders>
          </w:tcPr>
          <w:p w14:paraId="081E35D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A04B81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LA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21770FE" w14:textId="33439FB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856BF4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2F4DC24" w14:textId="660C4A64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06AE0049" w14:textId="55863173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C4DB4A1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2C177998" w14:textId="3918795E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1BA0831A" w14:textId="6B91ECE4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</w:tcPr>
          <w:p w14:paraId="77D24FD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A4DCB50" w14:textId="33C97650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57D9E97" w14:textId="0DDF7062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6F3A019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7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F5BC5B7" w14:textId="339E5F01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63FFC7A2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After w:val="1"/>
          <w:wAfter w:w="41" w:type="dxa"/>
        </w:trPr>
        <w:tc>
          <w:tcPr>
            <w:tcW w:w="79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8FCEBB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ECBB4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R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A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DA6CA9" w14:textId="44527676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877A9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77D68B" w14:textId="008ECCC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6E4F7D" w14:textId="1823E252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EC42B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C7DA7E" w14:textId="7AF4D7DF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15EB38" w14:textId="5839C948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ED75D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CEC9A5" w14:textId="52CCA085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1A812D" w14:textId="4FE711E1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DA8B1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15DE58" w14:textId="5DAF8AB2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</w:tbl>
    <w:p w14:paraId="669A80BE" w14:textId="77777777" w:rsidR="003A481A" w:rsidRPr="00F71B17" w:rsidRDefault="003A481A" w:rsidP="003A481A">
      <w:pPr>
        <w:snapToGrid w:val="0"/>
        <w:rPr>
          <w:rFonts w:ascii="Times New Roman" w:hAnsi="Times New Roman"/>
          <w:sz w:val="24"/>
        </w:rPr>
      </w:pPr>
    </w:p>
    <w:p w14:paraId="02DBC251" w14:textId="77777777" w:rsidR="003A481A" w:rsidRPr="00F71B17" w:rsidRDefault="003A481A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ar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B285EB" w14:textId="3268B504" w:rsidR="003A481A" w:rsidRPr="00F71B17" w:rsidRDefault="003A481A" w:rsidP="003A481A">
      <w:pPr>
        <w:tabs>
          <w:tab w:val="left" w:pos="6237"/>
        </w:tabs>
        <w:spacing w:line="360" w:lineRule="auto"/>
        <w:ind w:firstLineChars="50" w:firstLine="120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>11 MICs and FICIs results with the combinations of omeprazole and azoles against dematiaceous fungi</w:t>
      </w:r>
    </w:p>
    <w:tbl>
      <w:tblPr>
        <w:tblW w:w="6629" w:type="pct"/>
        <w:jc w:val="center"/>
        <w:tblLayout w:type="fixed"/>
        <w:tblLook w:val="04A0" w:firstRow="1" w:lastRow="0" w:firstColumn="1" w:lastColumn="0" w:noHBand="0" w:noVBand="1"/>
      </w:tblPr>
      <w:tblGrid>
        <w:gridCol w:w="1433"/>
        <w:gridCol w:w="855"/>
        <w:gridCol w:w="771"/>
        <w:gridCol w:w="914"/>
        <w:gridCol w:w="667"/>
        <w:gridCol w:w="2209"/>
        <w:gridCol w:w="1925"/>
        <w:gridCol w:w="2238"/>
      </w:tblGrid>
      <w:tr w:rsidR="003A481A" w:rsidRPr="00F71B17" w14:paraId="56E6CACC" w14:textId="77777777" w:rsidTr="00FA0306">
        <w:trPr>
          <w:trHeight w:val="312"/>
          <w:jc w:val="center"/>
        </w:trPr>
        <w:tc>
          <w:tcPr>
            <w:tcW w:w="651" w:type="pct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AC85791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4349" w:type="pct"/>
            <w:gridSpan w:val="7"/>
            <w:tcBorders>
              <w:top w:val="single" w:sz="8" w:space="0" w:color="auto"/>
              <w:bottom w:val="single" w:sz="8" w:space="0" w:color="auto"/>
            </w:tcBorders>
          </w:tcPr>
          <w:p w14:paraId="72D455A7" w14:textId="77777777" w:rsidR="003A481A" w:rsidRPr="00F71B17" w:rsidRDefault="003A481A" w:rsidP="00FA0306">
            <w:pPr>
              <w:widowControl/>
              <w:ind w:rightChars="-120" w:right="-252"/>
              <w:jc w:val="left"/>
              <w:rPr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MIC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(mg/mL) for</w:t>
            </w:r>
          </w:p>
        </w:tc>
      </w:tr>
      <w:tr w:rsidR="003A481A" w:rsidRPr="00F71B17" w14:paraId="450DF988" w14:textId="77777777" w:rsidTr="00FA0306">
        <w:trPr>
          <w:trHeight w:val="310"/>
          <w:jc w:val="center"/>
        </w:trPr>
        <w:tc>
          <w:tcPr>
            <w:tcW w:w="651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6EFED9EF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456" w:type="pct"/>
            <w:gridSpan w:val="4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41FBA042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Agent alone </w:t>
            </w:r>
          </w:p>
        </w:tc>
        <w:tc>
          <w:tcPr>
            <w:tcW w:w="2893" w:type="pct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6D3FD652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ombination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b</w:t>
            </w:r>
          </w:p>
        </w:tc>
      </w:tr>
      <w:tr w:rsidR="003A481A" w:rsidRPr="00F71B17" w14:paraId="38B869A3" w14:textId="77777777" w:rsidTr="00FA0306">
        <w:trPr>
          <w:trHeight w:val="205"/>
          <w:jc w:val="center"/>
        </w:trPr>
        <w:tc>
          <w:tcPr>
            <w:tcW w:w="65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42AA60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388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3314426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OME</w:t>
            </w:r>
          </w:p>
        </w:tc>
        <w:tc>
          <w:tcPr>
            <w:tcW w:w="350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04103036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C164940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303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E0520F2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1003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5CDD82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OME/ITC</w:t>
            </w:r>
          </w:p>
        </w:tc>
        <w:tc>
          <w:tcPr>
            <w:tcW w:w="874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64E939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OME/VOR</w:t>
            </w:r>
          </w:p>
        </w:tc>
        <w:tc>
          <w:tcPr>
            <w:tcW w:w="1016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62497F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OME/POS</w:t>
            </w:r>
          </w:p>
        </w:tc>
      </w:tr>
      <w:tr w:rsidR="003A481A" w:rsidRPr="00F71B17" w14:paraId="0199331F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B9525B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Exophiala dermatitidis </w:t>
            </w:r>
          </w:p>
        </w:tc>
      </w:tr>
      <w:tr w:rsidR="003A481A" w:rsidRPr="00F71B17" w14:paraId="405FF78F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AD9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8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1D2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6EA42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9D2D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D77D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FB85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2EC4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431A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263631CF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907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9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4DF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59D0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AB22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68E17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9EE24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0.38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5CB4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28/0.5(1.00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7A48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</w:tr>
      <w:tr w:rsidR="003A481A" w:rsidRPr="00F71B17" w14:paraId="0892F8A5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21A3E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0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87B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C2EC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FD41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CE15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21157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41247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209F7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59A73D4D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985F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1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44A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6032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6FA01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5E2BA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BCE16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38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2040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61DE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1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9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766D1894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E799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4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F03C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7056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A17D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547B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17DD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13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A9B2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4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2DE3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8,S)</w:t>
            </w:r>
          </w:p>
        </w:tc>
      </w:tr>
      <w:tr w:rsidR="003A481A" w:rsidRPr="00F71B17" w14:paraId="71504A80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54ED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5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0E0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449DB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6497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0998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2D6F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26CF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F385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223605FE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70B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6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3E4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E9D2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306A0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5F6C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D41C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31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4661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05AF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</w:tr>
      <w:tr w:rsidR="003A481A" w:rsidRPr="00F71B17" w14:paraId="68E30562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0B5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7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9B026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B7816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EC4C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4A01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1ECC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92FD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00D47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68AFFE89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276F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8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BA17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5D94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27A50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F423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043EF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F0A8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6ED3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1FF8891F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4C6D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9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D876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10CEC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D9063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CFB9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1CAC6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0F26F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.51,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569E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09,S)</w:t>
            </w:r>
          </w:p>
        </w:tc>
      </w:tr>
      <w:tr w:rsidR="003A481A" w:rsidRPr="00F71B17" w14:paraId="2C6D519C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12E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0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49F0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A5D9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86B5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DE8D8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E90B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6361D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0625(0.2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6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AD38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0625(0.28,S)</w:t>
            </w:r>
          </w:p>
        </w:tc>
      </w:tr>
      <w:tr w:rsidR="003A481A" w:rsidRPr="00F71B17" w14:paraId="2089AA9A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0970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1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EBA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1DC9E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D8AC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5684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1C5E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5960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E342E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0625(0.16,S)</w:t>
            </w:r>
          </w:p>
        </w:tc>
      </w:tr>
      <w:tr w:rsidR="003A481A" w:rsidRPr="00F71B17" w14:paraId="5BF808C3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288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0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2AA6D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4E497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6419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2B10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1CA9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A4F2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000C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27091E28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4F71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2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7BD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5DFAB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6907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48AE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4960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56,I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170B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0F03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294D0952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6B2C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4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4883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3B0B6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319C2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414C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2C483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19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DC17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7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9117D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3125(0.19,S)</w:t>
            </w:r>
          </w:p>
        </w:tc>
      </w:tr>
      <w:tr w:rsidR="003A481A" w:rsidRPr="00F71B17" w14:paraId="53E52B2C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B63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5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DC02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6043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0A615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45FA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B2CE3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19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9E85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7EDCB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13A7117B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60B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9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E9E9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A5FF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37C9B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42E3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1E73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56,I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5311E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E3E3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6B3B708E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665A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52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602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2510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EDCC3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C0D0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19C1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56,I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30419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50F7B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0625(0.16,S)</w:t>
            </w:r>
          </w:p>
        </w:tc>
      </w:tr>
      <w:tr w:rsidR="003A481A" w:rsidRPr="00F71B17" w14:paraId="2FB1FBA6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9F251" w14:textId="77777777" w:rsidR="003A481A" w:rsidRPr="00F71B17" w:rsidRDefault="003A481A" w:rsidP="00FA0306">
            <w:pPr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h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ialophora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macrospora</w:t>
            </w:r>
          </w:p>
        </w:tc>
      </w:tr>
      <w:tr w:rsidR="003A481A" w:rsidRPr="00F71B17" w14:paraId="39C1E244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0FCA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0106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CD78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7517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034D9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C415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7A07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19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8DDD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66BF3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78DFDC5D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122344" w14:textId="77777777" w:rsidR="003A481A" w:rsidRPr="00F71B17" w:rsidRDefault="003A481A" w:rsidP="00FA0306">
            <w:pPr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hialophora americana</w:t>
            </w:r>
          </w:p>
        </w:tc>
      </w:tr>
      <w:tr w:rsidR="003A481A" w:rsidRPr="00F71B17" w14:paraId="1FE34FBF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5D4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7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9436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09C3E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AD6C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1FC7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2996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5(0.31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70C5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4D207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2884A142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7160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9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5A5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E8A8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A56C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3E8E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F1C2E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9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CDDA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4FB2A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</w:tr>
      <w:tr w:rsidR="003A481A" w:rsidRPr="00F71B17" w14:paraId="28B0A150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B217E" w14:textId="77777777" w:rsidR="003A481A" w:rsidRPr="00F71B17" w:rsidRDefault="003A481A" w:rsidP="00FA0306">
            <w:pPr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Fonsecaea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monophora</w:t>
            </w:r>
            <w:r w:rsidRPr="00F71B17">
              <w:t xml:space="preserve"> </w:t>
            </w:r>
          </w:p>
        </w:tc>
      </w:tr>
      <w:tr w:rsidR="003A481A" w:rsidRPr="00F71B17" w14:paraId="474BA8E0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2938E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1</w:t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9DC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FF87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0D8A8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8910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5275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  <w:tc>
          <w:tcPr>
            <w:tcW w:w="87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7EEE7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8F9B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576F3B20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right w:val="nil"/>
            </w:tcBorders>
            <w:vAlign w:val="center"/>
          </w:tcPr>
          <w:p w14:paraId="3C9A7D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2</w:t>
            </w:r>
          </w:p>
        </w:tc>
        <w:tc>
          <w:tcPr>
            <w:tcW w:w="388" w:type="pct"/>
            <w:tcBorders>
              <w:top w:val="nil"/>
              <w:left w:val="nil"/>
              <w:right w:val="nil"/>
            </w:tcBorders>
            <w:vAlign w:val="center"/>
          </w:tcPr>
          <w:p w14:paraId="0DC405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340D0B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415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37B6E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303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1583B0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3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0DE087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3125(0.19,S)</w:t>
            </w:r>
          </w:p>
        </w:tc>
        <w:tc>
          <w:tcPr>
            <w:tcW w:w="874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30F76D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06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F2487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56,I)</w:t>
            </w:r>
          </w:p>
        </w:tc>
      </w:tr>
      <w:tr w:rsidR="003A481A" w:rsidRPr="00F71B17" w14:paraId="68BC8E99" w14:textId="77777777" w:rsidTr="00FA0306">
        <w:trPr>
          <w:trHeight w:val="190"/>
          <w:jc w:val="center"/>
        </w:trPr>
        <w:tc>
          <w:tcPr>
            <w:tcW w:w="651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13C1D9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3</w:t>
            </w:r>
          </w:p>
        </w:tc>
        <w:tc>
          <w:tcPr>
            <w:tcW w:w="388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5A489B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</w:t>
            </w:r>
          </w:p>
        </w:tc>
        <w:tc>
          <w:tcPr>
            <w:tcW w:w="35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2E73EF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0C9D2A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303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9A387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3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21A02DC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50,S)</w:t>
            </w:r>
          </w:p>
        </w:tc>
        <w:tc>
          <w:tcPr>
            <w:tcW w:w="874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19084A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06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E26FCC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3,S)</w:t>
            </w:r>
          </w:p>
        </w:tc>
      </w:tr>
    </w:tbl>
    <w:p w14:paraId="24B76CDC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2BD7EF44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; A, antagonism (FICI of &gt;4). For FICI calculations, the next highest concentrations were used when MICs were not readable under tested concentrations.</w:t>
      </w:r>
    </w:p>
    <w:p w14:paraId="1602D826" w14:textId="77777777" w:rsidR="003A481A" w:rsidRPr="00F71B17" w:rsidRDefault="003A481A" w:rsidP="003A481A"/>
    <w:p w14:paraId="062AF87C" w14:textId="77777777" w:rsidR="003A481A" w:rsidRPr="00F71B17" w:rsidRDefault="003A481A" w:rsidP="003A481A"/>
    <w:p w14:paraId="398B55E2" w14:textId="77777777" w:rsidR="003A481A" w:rsidRPr="00F71B17" w:rsidRDefault="003A481A" w:rsidP="003A481A">
      <w:pPr>
        <w:tabs>
          <w:tab w:val="left" w:pos="6237"/>
        </w:tabs>
        <w:spacing w:line="360" w:lineRule="auto"/>
        <w:ind w:firstLineChars="50" w:firstLine="120"/>
        <w:jc w:val="center"/>
        <w:rPr>
          <w:rFonts w:ascii="Times New Roman" w:hAnsi="Times New Roman"/>
          <w:sz w:val="24"/>
        </w:r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16A98B8" w14:textId="2543A0B3" w:rsidR="003A481A" w:rsidRPr="00F71B17" w:rsidRDefault="003A481A" w:rsidP="003A481A">
      <w:pPr>
        <w:tabs>
          <w:tab w:val="left" w:pos="6237"/>
        </w:tabs>
        <w:spacing w:line="360" w:lineRule="auto"/>
        <w:ind w:firstLineChars="50" w:firstLine="120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12 MICs and FICIs results with the combinations of </w:t>
      </w:r>
      <w:r w:rsidRPr="00F71B17">
        <w:rPr>
          <w:rFonts w:ascii="Times New Roman" w:hAnsi="Times New Roman" w:hint="eastAsia"/>
          <w:sz w:val="24"/>
        </w:rPr>
        <w:t>panto</w:t>
      </w:r>
      <w:r w:rsidRPr="00F71B17">
        <w:rPr>
          <w:rFonts w:ascii="Times New Roman" w:hAnsi="Times New Roman"/>
          <w:sz w:val="24"/>
        </w:rPr>
        <w:t>prazole and azoles</w:t>
      </w:r>
      <w:r w:rsidR="00D63F66" w:rsidRPr="00D63F66">
        <w:rPr>
          <w:rFonts w:ascii="Times New Roman" w:hAnsi="Times New Roman"/>
          <w:sz w:val="24"/>
        </w:rPr>
        <w:t xml:space="preserve"> </w:t>
      </w:r>
      <w:r w:rsidR="00D63F66" w:rsidRPr="00F71B17">
        <w:rPr>
          <w:rFonts w:ascii="Times New Roman" w:hAnsi="Times New Roman"/>
          <w:sz w:val="24"/>
        </w:rPr>
        <w:t>against dematiaceous fungi</w:t>
      </w:r>
    </w:p>
    <w:tbl>
      <w:tblPr>
        <w:tblW w:w="6637" w:type="pct"/>
        <w:jc w:val="center"/>
        <w:tblLayout w:type="fixed"/>
        <w:tblLook w:val="04A0" w:firstRow="1" w:lastRow="0" w:firstColumn="1" w:lastColumn="0" w:noHBand="0" w:noVBand="1"/>
      </w:tblPr>
      <w:tblGrid>
        <w:gridCol w:w="1432"/>
        <w:gridCol w:w="787"/>
        <w:gridCol w:w="818"/>
        <w:gridCol w:w="875"/>
        <w:gridCol w:w="714"/>
        <w:gridCol w:w="2163"/>
        <w:gridCol w:w="2053"/>
        <w:gridCol w:w="2183"/>
      </w:tblGrid>
      <w:tr w:rsidR="003A481A" w:rsidRPr="00F71B17" w14:paraId="657C8FB2" w14:textId="77777777" w:rsidTr="00FA0306">
        <w:trPr>
          <w:trHeight w:val="312"/>
          <w:jc w:val="center"/>
        </w:trPr>
        <w:tc>
          <w:tcPr>
            <w:tcW w:w="649" w:type="pct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171879C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4351" w:type="pct"/>
            <w:gridSpan w:val="7"/>
            <w:tcBorders>
              <w:top w:val="single" w:sz="8" w:space="0" w:color="auto"/>
              <w:bottom w:val="single" w:sz="8" w:space="0" w:color="auto"/>
            </w:tcBorders>
          </w:tcPr>
          <w:p w14:paraId="5B6C516C" w14:textId="77777777" w:rsidR="003A481A" w:rsidRPr="00F71B17" w:rsidRDefault="003A481A" w:rsidP="00FA0306">
            <w:pPr>
              <w:widowControl/>
              <w:ind w:rightChars="-120" w:right="-252"/>
              <w:jc w:val="left"/>
              <w:rPr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MIC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(mg/mL) for</w:t>
            </w:r>
          </w:p>
        </w:tc>
      </w:tr>
      <w:tr w:rsidR="003A481A" w:rsidRPr="00F71B17" w14:paraId="7D34F146" w14:textId="77777777" w:rsidTr="00FA0306">
        <w:trPr>
          <w:trHeight w:val="310"/>
          <w:jc w:val="center"/>
        </w:trPr>
        <w:tc>
          <w:tcPr>
            <w:tcW w:w="649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76A19C57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449" w:type="pct"/>
            <w:gridSpan w:val="4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30F7BF66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Agent alone </w:t>
            </w:r>
          </w:p>
        </w:tc>
        <w:tc>
          <w:tcPr>
            <w:tcW w:w="2902" w:type="pct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2B768765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ombination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b</w:t>
            </w:r>
          </w:p>
        </w:tc>
      </w:tr>
      <w:tr w:rsidR="003A481A" w:rsidRPr="00F71B17" w14:paraId="3A77F5F7" w14:textId="77777777" w:rsidTr="00FA0306">
        <w:trPr>
          <w:trHeight w:val="205"/>
          <w:jc w:val="center"/>
        </w:trPr>
        <w:tc>
          <w:tcPr>
            <w:tcW w:w="649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7319047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357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1CE0535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PAN</w:t>
            </w:r>
          </w:p>
        </w:tc>
        <w:tc>
          <w:tcPr>
            <w:tcW w:w="371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7AA74FA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397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615699E6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324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525AE8CA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98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4A17E3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PAN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ITC</w:t>
            </w:r>
          </w:p>
        </w:tc>
        <w:tc>
          <w:tcPr>
            <w:tcW w:w="931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2743F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PAN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VOR</w:t>
            </w:r>
          </w:p>
        </w:tc>
        <w:tc>
          <w:tcPr>
            <w:tcW w:w="990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0BBAA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PAN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POS</w:t>
            </w:r>
          </w:p>
        </w:tc>
      </w:tr>
      <w:tr w:rsidR="003A481A" w:rsidRPr="00F71B17" w14:paraId="22F6A885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23C985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E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dermatitidis </w:t>
            </w:r>
          </w:p>
        </w:tc>
      </w:tr>
      <w:tr w:rsidR="003A481A" w:rsidRPr="00F71B17" w14:paraId="5AEA9BD4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ABA8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8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69E4B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794A3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2180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5B75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C2911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1(1.13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44D6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E5E0B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6959284F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8FB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9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7C4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8CAE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1E2DD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D1F9E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6D20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2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91664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0D253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0.50,S)</w:t>
            </w:r>
          </w:p>
        </w:tc>
      </w:tr>
      <w:tr w:rsidR="003A481A" w:rsidRPr="00F71B17" w14:paraId="5D2D0B51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6C58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0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D40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F372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7DECE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F537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6F3DD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A346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DB4D3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45A5A81B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81D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1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935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F03C0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3C725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FB9FF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33B1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5(0.63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34EF0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C1BE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38,S)</w:t>
            </w:r>
          </w:p>
        </w:tc>
      </w:tr>
      <w:tr w:rsidR="003A481A" w:rsidRPr="00F71B17" w14:paraId="54475DF8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EFF6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4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90C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2ABA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3CAF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2FE9B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25E0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1(0.56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20AD3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2.06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A1EE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0.50,S)</w:t>
            </w:r>
          </w:p>
        </w:tc>
      </w:tr>
      <w:tr w:rsidR="003A481A" w:rsidRPr="00F71B17" w14:paraId="6B7B8593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ECD9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5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629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7ABD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C8558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85BF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0A0EE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EB54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2585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48A06100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04B5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6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73B0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4016B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B54E7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9004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F9F70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87312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7626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56697022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627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7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AEA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AEDE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8ED3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49E7E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5189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38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0515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2974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11331141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FAE8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8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84E2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3A524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7460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943F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5B17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ACF26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DC5EF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5714F840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9AB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9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672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442D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9D1F6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CBAD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D69D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75B0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F6187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</w:tr>
      <w:tr w:rsidR="003A481A" w:rsidRPr="00F71B17" w14:paraId="53710A3C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48E7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0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AFFB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10F31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496FA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4D0E0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20A2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625(0.38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FB4F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156FD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63,I)</w:t>
            </w:r>
          </w:p>
        </w:tc>
      </w:tr>
      <w:tr w:rsidR="003A481A" w:rsidRPr="00F71B17" w14:paraId="15E14FAC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A28C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1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CF3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4D63A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F3F6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3BAC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5B589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633F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8CA6A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63E86C4E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A43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0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CE41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87F93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6F79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8DA1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7937C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5E122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EA5C6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625(0.38,S)</w:t>
            </w:r>
          </w:p>
        </w:tc>
      </w:tr>
      <w:tr w:rsidR="003A481A" w:rsidRPr="00F71B17" w14:paraId="29BF6A56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FDAB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2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61A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F6B5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941A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B7B7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0915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63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789CF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062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2A670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70E07EBE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F233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4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68A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88B6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BC53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E22C7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CFF8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38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6F58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7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91651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7083580E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B393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5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F70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FECC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E9015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E58F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BEBE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A4B3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,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7513B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58F31E41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610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9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0D66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3E26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5ACA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1ADF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0FE4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63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C371D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F263F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4148E7EB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C7DA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52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E3C6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F0EEA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FF567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A536C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341DF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3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6E15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38AC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13,S)</w:t>
            </w:r>
          </w:p>
        </w:tc>
      </w:tr>
      <w:tr w:rsidR="003A481A" w:rsidRPr="00F71B17" w14:paraId="0C8BAD46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600D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macrospora</w:t>
            </w:r>
          </w:p>
        </w:tc>
      </w:tr>
      <w:tr w:rsidR="003A481A" w:rsidRPr="00F71B17" w14:paraId="24D4D046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8316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0106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2C5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5519A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C64F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DBF2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04D2F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1DEA0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A8E7E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204BBFF4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46DAF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americana,</w:t>
            </w:r>
          </w:p>
        </w:tc>
      </w:tr>
      <w:tr w:rsidR="003A481A" w:rsidRPr="00F71B17" w14:paraId="19E7D615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FB5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7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AA432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DE16C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1C25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D7D0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7719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0A975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/0.25(2.00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5DCF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42D4788C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CB4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9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906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239D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6995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9DA7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34FE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5(0.63,I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225E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, 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95AB2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38,S)</w:t>
            </w:r>
          </w:p>
        </w:tc>
      </w:tr>
      <w:tr w:rsidR="003A481A" w:rsidRPr="00F71B17" w14:paraId="58F51BF8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16A3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F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 xml:space="preserve"> monophora</w:t>
            </w:r>
          </w:p>
        </w:tc>
      </w:tr>
      <w:tr w:rsidR="003A481A" w:rsidRPr="00F71B17" w14:paraId="545C200A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EDE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1</w:t>
            </w:r>
          </w:p>
        </w:tc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3D8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027CE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7EB1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5C8C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967A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D7C9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47322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7BDDFCFA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right w:val="nil"/>
            </w:tcBorders>
            <w:vAlign w:val="center"/>
          </w:tcPr>
          <w:p w14:paraId="6D4614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2</w:t>
            </w:r>
          </w:p>
        </w:tc>
        <w:tc>
          <w:tcPr>
            <w:tcW w:w="357" w:type="pct"/>
            <w:tcBorders>
              <w:top w:val="nil"/>
              <w:left w:val="nil"/>
              <w:right w:val="nil"/>
            </w:tcBorders>
            <w:vAlign w:val="center"/>
          </w:tcPr>
          <w:p w14:paraId="349F592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71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02C8F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7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28967D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324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304FD3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81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017D00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931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339805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06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A09250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</w:tr>
      <w:tr w:rsidR="003A481A" w:rsidRPr="00F71B17" w14:paraId="33D2A80F" w14:textId="77777777" w:rsidTr="00FA0306">
        <w:trPr>
          <w:trHeight w:val="190"/>
          <w:jc w:val="center"/>
        </w:trPr>
        <w:tc>
          <w:tcPr>
            <w:tcW w:w="649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E3F08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3</w:t>
            </w:r>
          </w:p>
        </w:tc>
        <w:tc>
          <w:tcPr>
            <w:tcW w:w="357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32FE5D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7F9078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7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46E0C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CF18C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81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099F468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8,S)</w:t>
            </w:r>
          </w:p>
        </w:tc>
        <w:tc>
          <w:tcPr>
            <w:tcW w:w="931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E616E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99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AD90C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</w:tbl>
    <w:p w14:paraId="338622DD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3BF442D7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; A, antagonism (FICI of &gt;4). For FICI calculations, the next highest concentrations were used when MICs were not readable under tested concentrations.</w:t>
      </w:r>
    </w:p>
    <w:p w14:paraId="24B501AE" w14:textId="77777777" w:rsidR="003A481A" w:rsidRPr="00F71B17" w:rsidRDefault="003A481A" w:rsidP="003A481A"/>
    <w:p w14:paraId="4F0E464E" w14:textId="77777777" w:rsidR="003A481A" w:rsidRPr="00F71B17" w:rsidRDefault="003A481A" w:rsidP="003A481A">
      <w:p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1ABECDC" w14:textId="6A1640CD" w:rsidR="003A481A" w:rsidRPr="00F71B17" w:rsidRDefault="003A481A" w:rsidP="003A481A">
      <w:pPr>
        <w:tabs>
          <w:tab w:val="left" w:pos="6237"/>
        </w:tabs>
        <w:spacing w:line="360" w:lineRule="auto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13 MICs and FICIs results with the combinations of </w:t>
      </w:r>
      <w:r w:rsidRPr="00F71B17">
        <w:rPr>
          <w:rFonts w:ascii="Times New Roman" w:hAnsi="Times New Roman" w:hint="eastAsia"/>
          <w:sz w:val="24"/>
        </w:rPr>
        <w:t>lanso</w:t>
      </w:r>
      <w:r w:rsidRPr="00F71B17">
        <w:rPr>
          <w:rFonts w:ascii="Times New Roman" w:hAnsi="Times New Roman"/>
          <w:sz w:val="24"/>
        </w:rPr>
        <w:t>prazole and azoles</w:t>
      </w:r>
      <w:r w:rsidR="00D63F66">
        <w:rPr>
          <w:rFonts w:ascii="Times New Roman" w:hAnsi="Times New Roman"/>
          <w:sz w:val="24"/>
        </w:rPr>
        <w:t xml:space="preserve"> </w:t>
      </w:r>
      <w:r w:rsidR="00D63F66" w:rsidRPr="00F71B17">
        <w:rPr>
          <w:rFonts w:ascii="Times New Roman" w:hAnsi="Times New Roman"/>
          <w:sz w:val="24"/>
        </w:rPr>
        <w:t>against dematiaceous fungi</w:t>
      </w:r>
    </w:p>
    <w:tbl>
      <w:tblPr>
        <w:tblW w:w="6580" w:type="pct"/>
        <w:jc w:val="center"/>
        <w:tblLayout w:type="fixed"/>
        <w:tblLook w:val="04A0" w:firstRow="1" w:lastRow="0" w:firstColumn="1" w:lastColumn="0" w:noHBand="0" w:noVBand="1"/>
      </w:tblPr>
      <w:tblGrid>
        <w:gridCol w:w="1431"/>
        <w:gridCol w:w="693"/>
        <w:gridCol w:w="783"/>
        <w:gridCol w:w="829"/>
        <w:gridCol w:w="634"/>
        <w:gridCol w:w="2204"/>
        <w:gridCol w:w="1887"/>
        <w:gridCol w:w="2470"/>
      </w:tblGrid>
      <w:tr w:rsidR="003A481A" w:rsidRPr="00F71B17" w14:paraId="1F82CDCF" w14:textId="77777777" w:rsidTr="00FA0306">
        <w:trPr>
          <w:trHeight w:val="312"/>
          <w:jc w:val="center"/>
        </w:trPr>
        <w:tc>
          <w:tcPr>
            <w:tcW w:w="655" w:type="pct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6BAA9B8C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4345" w:type="pct"/>
            <w:gridSpan w:val="7"/>
            <w:tcBorders>
              <w:top w:val="single" w:sz="8" w:space="0" w:color="auto"/>
              <w:bottom w:val="single" w:sz="8" w:space="0" w:color="auto"/>
            </w:tcBorders>
          </w:tcPr>
          <w:p w14:paraId="0B1E2BCB" w14:textId="77777777" w:rsidR="003A481A" w:rsidRPr="00F71B17" w:rsidRDefault="003A481A" w:rsidP="00FA0306">
            <w:pPr>
              <w:widowControl/>
              <w:ind w:rightChars="-120" w:right="-252"/>
              <w:jc w:val="left"/>
              <w:rPr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MIC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(mg/mL) for</w:t>
            </w:r>
          </w:p>
        </w:tc>
      </w:tr>
      <w:tr w:rsidR="003A481A" w:rsidRPr="00F71B17" w14:paraId="12EC66DC" w14:textId="77777777" w:rsidTr="00FA0306">
        <w:trPr>
          <w:trHeight w:val="310"/>
          <w:jc w:val="center"/>
        </w:trPr>
        <w:tc>
          <w:tcPr>
            <w:tcW w:w="655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781E477A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344" w:type="pct"/>
            <w:gridSpan w:val="4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3CA905E3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Agent a alone </w:t>
            </w:r>
          </w:p>
        </w:tc>
        <w:tc>
          <w:tcPr>
            <w:tcW w:w="3001" w:type="pct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3B53A4F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ombination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b</w:t>
            </w:r>
          </w:p>
        </w:tc>
      </w:tr>
      <w:tr w:rsidR="003A481A" w:rsidRPr="00F71B17" w14:paraId="57FF40FB" w14:textId="77777777" w:rsidTr="00FA0306">
        <w:trPr>
          <w:trHeight w:val="205"/>
          <w:jc w:val="center"/>
        </w:trPr>
        <w:tc>
          <w:tcPr>
            <w:tcW w:w="655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1232B2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317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DEB5C24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LAN</w:t>
            </w:r>
          </w:p>
        </w:tc>
        <w:tc>
          <w:tcPr>
            <w:tcW w:w="358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093AB676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379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C767721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290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57C4F18C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1008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3973696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LAN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ITC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1B9FF4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LAN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VOR</w:t>
            </w:r>
          </w:p>
        </w:tc>
        <w:tc>
          <w:tcPr>
            <w:tcW w:w="1130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626F04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LAN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POS</w:t>
            </w:r>
          </w:p>
        </w:tc>
      </w:tr>
      <w:tr w:rsidR="003A481A" w:rsidRPr="00F71B17" w14:paraId="44BBC715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6CBDD7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E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dermatitidis </w:t>
            </w:r>
          </w:p>
        </w:tc>
      </w:tr>
      <w:tr w:rsidR="003A481A" w:rsidRPr="00F71B17" w14:paraId="5C939416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D152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8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EE1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EC1D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23E6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44ED4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4EC5D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0775F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45171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0C31FADD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4FBD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9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D430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E0AB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2E65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F5D1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6594B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5(0.3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08131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/0.25(1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5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D234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9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41631695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1AB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0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7D3A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E05A5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F72BF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5EE4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680BB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969E2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3F531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125(0.28,S)</w:t>
            </w:r>
          </w:p>
        </w:tc>
      </w:tr>
      <w:tr w:rsidR="003A481A" w:rsidRPr="00F71B17" w14:paraId="0182087D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636B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1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4CA8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E050F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8EA47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4749E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EC293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25(0.31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F6298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A4E8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19,S)</w:t>
            </w:r>
          </w:p>
        </w:tc>
      </w:tr>
      <w:tr w:rsidR="003A481A" w:rsidRPr="00F71B17" w14:paraId="7A7ED395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C44E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4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C33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8421E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14C1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4E5D9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6A9E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5(0.38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5F3E1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DEC6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5(0.53,I)</w:t>
            </w:r>
          </w:p>
        </w:tc>
      </w:tr>
      <w:tr w:rsidR="003A481A" w:rsidRPr="00F71B17" w14:paraId="1F2FA29B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8805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5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A4CC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9F931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DB4A8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C7D1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C0B4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D664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ECD1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13,S)</w:t>
            </w:r>
          </w:p>
        </w:tc>
      </w:tr>
      <w:tr w:rsidR="003A481A" w:rsidRPr="00F71B17" w14:paraId="61D18BD6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DD7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6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BC20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42D7F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6360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6D11D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520BC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19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9A53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921F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60AB0F55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E77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7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171F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5D246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49AA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2972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2518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16C4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885E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651C4389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816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8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AF3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1E956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575F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EED0D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CE2B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55BF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4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ACED6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15A203FD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57C4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9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0D58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AC43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B027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E03C7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7C81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7BA8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F636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3,S)</w:t>
            </w:r>
          </w:p>
        </w:tc>
      </w:tr>
      <w:tr w:rsidR="003A481A" w:rsidRPr="00F71B17" w14:paraId="49C226FA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FB16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0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510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22B9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45916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E8C1C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5E347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25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0FEF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67EB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19,S)</w:t>
            </w:r>
          </w:p>
        </w:tc>
      </w:tr>
      <w:tr w:rsidR="003A481A" w:rsidRPr="00F71B17" w14:paraId="1DDC55C8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E15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1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69B1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591A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4C03C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3903E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580B1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AD43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0715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13,S)</w:t>
            </w:r>
          </w:p>
        </w:tc>
      </w:tr>
      <w:tr w:rsidR="003A481A" w:rsidRPr="00F71B17" w14:paraId="792B0539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39A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0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D12C6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A0D96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C260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066F1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E131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50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47357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DBD2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</w:tr>
      <w:tr w:rsidR="003A481A" w:rsidRPr="00F71B17" w14:paraId="5A5CE87E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45AF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2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16D2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551A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8F8E7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CE3F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736D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2D44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9E5CD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/0.06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6,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27DF4FF3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006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4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D4A6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BC41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2FCD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FDEB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2D508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3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76B8E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7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A09E2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125(0.28,S)</w:t>
            </w:r>
          </w:p>
        </w:tc>
      </w:tr>
      <w:tr w:rsidR="003A481A" w:rsidRPr="00F71B17" w14:paraId="31F2B750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0AEF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5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A785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08C6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AA7B1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41D6A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D4E40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25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3D3AE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08D57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2F7FA295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F338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9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9B0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A6E08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006AF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1564D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CA92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6CB9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0B9C8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762BB5F4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D096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52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E245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B3C28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3A174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9C942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ED6C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3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7A522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AE061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03125(0.09,S)</w:t>
            </w:r>
          </w:p>
        </w:tc>
      </w:tr>
      <w:tr w:rsidR="003A481A" w:rsidRPr="00F71B17" w14:paraId="6FE8188F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0548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macrospora</w:t>
            </w:r>
          </w:p>
        </w:tc>
      </w:tr>
      <w:tr w:rsidR="003A481A" w:rsidRPr="00F71B17" w14:paraId="27588EFA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030B6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0106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946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65614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516DC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EC6F3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734C4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5(0.56,I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4100B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2.0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C5B25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31,S)</w:t>
            </w:r>
          </w:p>
        </w:tc>
      </w:tr>
      <w:tr w:rsidR="003A481A" w:rsidRPr="00F71B17" w14:paraId="26696F98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71C3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americana,</w:t>
            </w:r>
          </w:p>
        </w:tc>
      </w:tr>
      <w:tr w:rsidR="003A481A" w:rsidRPr="00F71B17" w14:paraId="4912EA7B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AD7B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7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3260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B5E4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1E4B3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39967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4E20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1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9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3B33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27E89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2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,S)</w:t>
            </w:r>
          </w:p>
        </w:tc>
      </w:tr>
      <w:tr w:rsidR="003A481A" w:rsidRPr="00F71B17" w14:paraId="5782F020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A53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9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2878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A674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D998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CDB31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5D3DB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(0.09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15A21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F956C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.125(0.19,S)</w:t>
            </w:r>
          </w:p>
        </w:tc>
      </w:tr>
      <w:tr w:rsidR="003A481A" w:rsidRPr="00F71B17" w14:paraId="01DB72B2" w14:textId="77777777" w:rsidTr="00FA0306">
        <w:trPr>
          <w:trHeight w:val="190"/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2E1C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F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 xml:space="preserve"> monophora</w:t>
            </w:r>
          </w:p>
        </w:tc>
      </w:tr>
      <w:tr w:rsidR="003A481A" w:rsidRPr="00F71B17" w14:paraId="52BD1970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BD8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1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8C02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31855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D64D2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59A6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5D3E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3A534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(0.5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13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99C23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.19,S)</w:t>
            </w:r>
          </w:p>
        </w:tc>
      </w:tr>
      <w:tr w:rsidR="003A481A" w:rsidRPr="00F71B17" w14:paraId="7657ECB4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right w:val="nil"/>
            </w:tcBorders>
            <w:vAlign w:val="center"/>
          </w:tcPr>
          <w:p w14:paraId="3B85CCE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2</w:t>
            </w:r>
          </w:p>
        </w:tc>
        <w:tc>
          <w:tcPr>
            <w:tcW w:w="317" w:type="pct"/>
            <w:tcBorders>
              <w:top w:val="nil"/>
              <w:left w:val="nil"/>
              <w:right w:val="nil"/>
            </w:tcBorders>
            <w:vAlign w:val="center"/>
          </w:tcPr>
          <w:p w14:paraId="1711C2D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5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F6D33B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79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3B65930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42C6391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100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49887D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13,S)</w:t>
            </w:r>
          </w:p>
        </w:tc>
        <w:tc>
          <w:tcPr>
            <w:tcW w:w="863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43C90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2.0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27E67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13,S)</w:t>
            </w:r>
          </w:p>
        </w:tc>
      </w:tr>
      <w:tr w:rsidR="003A481A" w:rsidRPr="00F71B17" w14:paraId="61A79818" w14:textId="77777777" w:rsidTr="00FA0306">
        <w:trPr>
          <w:trHeight w:val="190"/>
          <w:jc w:val="center"/>
        </w:trPr>
        <w:tc>
          <w:tcPr>
            <w:tcW w:w="655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620BD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3</w:t>
            </w:r>
          </w:p>
        </w:tc>
        <w:tc>
          <w:tcPr>
            <w:tcW w:w="317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5102CD0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</w:t>
            </w:r>
          </w:p>
        </w:tc>
        <w:tc>
          <w:tcPr>
            <w:tcW w:w="35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738096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79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270D45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29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33928F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100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02E58C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3(0.13,S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B5000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13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0729978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3125(0.09,S)</w:t>
            </w:r>
          </w:p>
        </w:tc>
      </w:tr>
    </w:tbl>
    <w:p w14:paraId="7582C06F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341D5BDC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; A, antagonism (FICI of &gt;4). For FICI calculations, the next highest concentrations were used when MICs were not readable under tested concentrations.</w:t>
      </w:r>
    </w:p>
    <w:p w14:paraId="6559D25F" w14:textId="77777777" w:rsidR="003A481A" w:rsidRPr="00F71B17" w:rsidRDefault="003A481A" w:rsidP="003A481A"/>
    <w:p w14:paraId="41E88358" w14:textId="77777777" w:rsidR="003A481A" w:rsidRPr="00F71B17" w:rsidRDefault="003A481A" w:rsidP="003A481A"/>
    <w:p w14:paraId="100391FA" w14:textId="77777777" w:rsidR="003A481A" w:rsidRPr="00F71B17" w:rsidRDefault="003A481A" w:rsidP="003A481A">
      <w:p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403D07A" w14:textId="702D9539" w:rsidR="003A481A" w:rsidRPr="00F71B17" w:rsidRDefault="003A481A" w:rsidP="003A481A">
      <w:pPr>
        <w:tabs>
          <w:tab w:val="left" w:pos="6237"/>
        </w:tabs>
        <w:spacing w:line="360" w:lineRule="auto"/>
        <w:ind w:firstLineChars="50" w:firstLine="120"/>
        <w:jc w:val="center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</w:rPr>
        <w:lastRenderedPageBreak/>
        <w:t xml:space="preserve">TABLE </w:t>
      </w:r>
      <w:r w:rsidRPr="00F71B17">
        <w:rPr>
          <w:rFonts w:ascii="Times New Roman" w:hAnsi="Times New Roman"/>
          <w:sz w:val="24"/>
        </w:rPr>
        <w:t>S</w:t>
      </w:r>
      <w:r w:rsidRPr="00F71B17">
        <w:rPr>
          <w:rFonts w:ascii="Times New Roman" w:hAnsi="Times New Roman"/>
          <w:sz w:val="24"/>
        </w:rPr>
        <w:t xml:space="preserve">14 MICs and FICIs results with the combinations of </w:t>
      </w:r>
      <w:r w:rsidRPr="00F71B17">
        <w:rPr>
          <w:rFonts w:ascii="Times New Roman" w:hAnsi="Times New Roman" w:hint="eastAsia"/>
          <w:sz w:val="24"/>
        </w:rPr>
        <w:t>rabe</w:t>
      </w:r>
      <w:r w:rsidRPr="00F71B17">
        <w:rPr>
          <w:rFonts w:ascii="Times New Roman" w:hAnsi="Times New Roman"/>
          <w:sz w:val="24"/>
        </w:rPr>
        <w:t>prazole and azoles</w:t>
      </w:r>
      <w:r w:rsidR="00D63F66">
        <w:rPr>
          <w:rFonts w:ascii="Times New Roman" w:hAnsi="Times New Roman"/>
          <w:sz w:val="24"/>
        </w:rPr>
        <w:t xml:space="preserve"> </w:t>
      </w:r>
      <w:r w:rsidR="00D63F66" w:rsidRPr="00F71B17">
        <w:rPr>
          <w:rFonts w:ascii="Times New Roman" w:hAnsi="Times New Roman"/>
          <w:sz w:val="24"/>
        </w:rPr>
        <w:t>against dematiaceous fungi</w:t>
      </w:r>
    </w:p>
    <w:tbl>
      <w:tblPr>
        <w:tblW w:w="6495" w:type="pct"/>
        <w:jc w:val="center"/>
        <w:tblLayout w:type="fixed"/>
        <w:tblLook w:val="04A0" w:firstRow="1" w:lastRow="0" w:firstColumn="1" w:lastColumn="0" w:noHBand="0" w:noVBand="1"/>
      </w:tblPr>
      <w:tblGrid>
        <w:gridCol w:w="1434"/>
        <w:gridCol w:w="990"/>
        <w:gridCol w:w="833"/>
        <w:gridCol w:w="842"/>
        <w:gridCol w:w="725"/>
        <w:gridCol w:w="17"/>
        <w:gridCol w:w="1821"/>
        <w:gridCol w:w="104"/>
        <w:gridCol w:w="1646"/>
        <w:gridCol w:w="158"/>
        <w:gridCol w:w="2035"/>
        <w:gridCol w:w="158"/>
        <w:gridCol w:w="26"/>
      </w:tblGrid>
      <w:tr w:rsidR="003A481A" w:rsidRPr="00F71B17" w14:paraId="71FA2D80" w14:textId="77777777" w:rsidTr="00FA0306">
        <w:trPr>
          <w:trHeight w:val="312"/>
          <w:jc w:val="center"/>
        </w:trPr>
        <w:tc>
          <w:tcPr>
            <w:tcW w:w="665" w:type="pct"/>
            <w:vMerge w:val="restart"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5161BC0D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4335" w:type="pct"/>
            <w:gridSpan w:val="12"/>
            <w:tcBorders>
              <w:top w:val="single" w:sz="8" w:space="0" w:color="auto"/>
              <w:bottom w:val="single" w:sz="8" w:space="0" w:color="auto"/>
            </w:tcBorders>
          </w:tcPr>
          <w:p w14:paraId="2D780F92" w14:textId="77777777" w:rsidR="003A481A" w:rsidRPr="00F71B17" w:rsidRDefault="003A481A" w:rsidP="00FA0306">
            <w:pPr>
              <w:widowControl/>
              <w:ind w:rightChars="-120" w:right="-252"/>
              <w:jc w:val="left"/>
              <w:rPr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MIC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(mg/mL) for</w:t>
            </w:r>
          </w:p>
        </w:tc>
      </w:tr>
      <w:tr w:rsidR="003A481A" w:rsidRPr="00F71B17" w14:paraId="67CB7F6F" w14:textId="77777777" w:rsidTr="00FA0306">
        <w:trPr>
          <w:trHeight w:val="310"/>
          <w:jc w:val="center"/>
        </w:trPr>
        <w:tc>
          <w:tcPr>
            <w:tcW w:w="665" w:type="pct"/>
            <w:vMerge/>
            <w:tcBorders>
              <w:top w:val="single" w:sz="8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25B0830F" w14:textId="77777777" w:rsidR="003A481A" w:rsidRPr="00F71B17" w:rsidRDefault="003A481A" w:rsidP="00FA030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579" w:type="pct"/>
            <w:gridSpan w:val="5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7FA09E27" w14:textId="7CDC4C84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Agent alone </w:t>
            </w:r>
          </w:p>
        </w:tc>
        <w:tc>
          <w:tcPr>
            <w:tcW w:w="2757" w:type="pct"/>
            <w:gridSpan w:val="7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</w:tcPr>
          <w:p w14:paraId="4FE037DA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ombination</w:t>
            </w:r>
            <w:r w:rsidRPr="00F71B17">
              <w:rPr>
                <w:rStyle w:val="font31"/>
                <w:rFonts w:ascii="Times New Roman" w:hAnsi="Times New Roman" w:hint="default"/>
                <w:color w:val="auto"/>
                <w:sz w:val="22"/>
                <w:szCs w:val="22"/>
                <w:lang w:bidi="ar"/>
              </w:rPr>
              <w:t>b</w:t>
            </w:r>
          </w:p>
        </w:tc>
      </w:tr>
      <w:tr w:rsidR="003A481A" w:rsidRPr="00F71B17" w14:paraId="080F1708" w14:textId="77777777" w:rsidTr="00FA0306">
        <w:trPr>
          <w:gridAfter w:val="1"/>
          <w:wAfter w:w="12" w:type="pct"/>
          <w:trHeight w:val="205"/>
          <w:jc w:val="center"/>
        </w:trPr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4E4AB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trains</w:t>
            </w:r>
          </w:p>
        </w:tc>
        <w:tc>
          <w:tcPr>
            <w:tcW w:w="459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53A669D0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RAB</w:t>
            </w:r>
          </w:p>
        </w:tc>
        <w:tc>
          <w:tcPr>
            <w:tcW w:w="386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2364228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TC</w:t>
            </w:r>
          </w:p>
        </w:tc>
        <w:tc>
          <w:tcPr>
            <w:tcW w:w="390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6694BA17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VOR</w:t>
            </w:r>
          </w:p>
        </w:tc>
        <w:tc>
          <w:tcPr>
            <w:tcW w:w="336" w:type="pct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2B40215" w14:textId="77777777" w:rsidR="003A481A" w:rsidRPr="00F71B17" w:rsidRDefault="003A481A" w:rsidP="00FA0306">
            <w:pPr>
              <w:widowControl/>
              <w:textAlignment w:val="top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POS</w:t>
            </w:r>
          </w:p>
        </w:tc>
        <w:tc>
          <w:tcPr>
            <w:tcW w:w="900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7EC0D7E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RAB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ITC</w:t>
            </w:r>
          </w:p>
        </w:tc>
        <w:tc>
          <w:tcPr>
            <w:tcW w:w="836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7270DD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RAB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VOR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04A93A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RAB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/POS</w:t>
            </w:r>
          </w:p>
        </w:tc>
      </w:tr>
      <w:tr w:rsidR="003A481A" w:rsidRPr="00F71B17" w14:paraId="21A70CB0" w14:textId="77777777" w:rsidTr="00FA0306">
        <w:trPr>
          <w:trHeight w:val="190"/>
          <w:jc w:val="center"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F34B92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sz w:val="22"/>
                <w:szCs w:val="22"/>
              </w:rPr>
            </w:pP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E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dermatitidis </w:t>
            </w:r>
          </w:p>
        </w:tc>
      </w:tr>
      <w:tr w:rsidR="003A481A" w:rsidRPr="00F71B17" w14:paraId="7056ADC5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E7DF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8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2AE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ED87E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83001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A6FFB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AC0FE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E9F7C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D2E98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6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1A0F86E2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55FD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9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9D26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1AA95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DE5CB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97E5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5D4C5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1(0.63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4717E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8/0.5(0.53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6DA2E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5(0.63,I)</w:t>
            </w:r>
          </w:p>
        </w:tc>
      </w:tr>
      <w:tr w:rsidR="003A481A" w:rsidRPr="00F71B17" w14:paraId="56B7BD78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6557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0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93CA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99842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6F94B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A86A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01D1B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D6AAC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634E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3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9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4A42F437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C7AC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1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E60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3280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7411D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DCF73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05B7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57C98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38,S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DAB4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797FAC79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FB58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4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3C3D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7C4FF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13A5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C7782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591A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/1(1.5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51F2C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4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DBA6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.2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</w:tr>
      <w:tr w:rsidR="003A481A" w:rsidRPr="00F71B17" w14:paraId="76DF644D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08A24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5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6759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1A7FC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A569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C6D2F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976B6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01027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C7C50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3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66F3D3BA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7E3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6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98D1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26C1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E3386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F822A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56734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923CF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38DFE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728E97EF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E62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7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169A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7000D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DC2C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962F3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9EAF3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B4C77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541AA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4E49F674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798E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8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25B3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514F4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5A2C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580A5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90B65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B01D8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6A339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573FE0A5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80AEB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9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C400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F155A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701DA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2F0AE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C21B5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9F566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C3AF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6BBF184B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A0E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0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AA28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7959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64A7E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8A588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74215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30EE8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5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I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3CD4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0625(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1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S)</w:t>
            </w:r>
          </w:p>
        </w:tc>
      </w:tr>
      <w:tr w:rsidR="003A481A" w:rsidRPr="00F71B17" w14:paraId="7E661CE6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3F8A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000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1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7A9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5CB4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7A2B5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DDC3D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AF903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2.0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3B3CE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4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A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9D58D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3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7C07A10A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F99D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0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EAC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D4A07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1E0D8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F9519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BB5F5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44D4B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A110A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.13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I)</w:t>
            </w:r>
          </w:p>
        </w:tc>
      </w:tr>
      <w:tr w:rsidR="003A481A" w:rsidRPr="00F71B17" w14:paraId="26456A09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9F17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2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0832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640F6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AF26D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72439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982C9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F32E7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4A590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63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</w:tr>
      <w:tr w:rsidR="003A481A" w:rsidRPr="00F71B17" w14:paraId="241CB29A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1999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4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ED44E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D39DF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60AAB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82AE3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62252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37692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0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7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CB162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3609E5F8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C83C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5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84E3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BDADF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C7744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C3E3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EE9E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3A990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0C90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03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S)</w:t>
            </w:r>
          </w:p>
        </w:tc>
      </w:tr>
      <w:tr w:rsidR="003A481A" w:rsidRPr="00F71B17" w14:paraId="0EA865FD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833C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49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8686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4B5B2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F5496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0CD00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95629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F4816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15A6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63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</w:tr>
      <w:tr w:rsidR="003A481A" w:rsidRPr="00F71B17" w14:paraId="2AC40EBF" w14:textId="77777777" w:rsidTr="00FA0306">
        <w:trPr>
          <w:gridAfter w:val="2"/>
          <w:wAfter w:w="85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D494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09152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1866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1F0F3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968D7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BEC13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85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07156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125(1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.2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11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CDC42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EABF9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602E919E" w14:textId="77777777" w:rsidTr="00FA0306">
        <w:trPr>
          <w:trHeight w:val="190"/>
          <w:jc w:val="center"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66C89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macrospora</w:t>
            </w:r>
          </w:p>
        </w:tc>
      </w:tr>
      <w:tr w:rsidR="003A481A" w:rsidRPr="00F71B17" w14:paraId="634520D7" w14:textId="77777777" w:rsidTr="00FA0306">
        <w:trPr>
          <w:gridAfter w:val="1"/>
          <w:wAfter w:w="12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955008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0106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C49D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1A0F4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C903F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A9E7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00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15CDD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6/0.5(0.56,I)</w:t>
            </w:r>
          </w:p>
        </w:tc>
        <w:tc>
          <w:tcPr>
            <w:tcW w:w="83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87531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8AFE2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097A2EDC" w14:textId="77777777" w:rsidTr="00FA0306">
        <w:trPr>
          <w:trHeight w:val="190"/>
          <w:jc w:val="center"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09CFEA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P.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americana,</w:t>
            </w:r>
          </w:p>
        </w:tc>
      </w:tr>
      <w:tr w:rsidR="003A481A" w:rsidRPr="00F71B17" w14:paraId="25BA8ECE" w14:textId="77777777" w:rsidTr="00FA0306">
        <w:trPr>
          <w:gridAfter w:val="1"/>
          <w:wAfter w:w="12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4624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7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BD6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F44AA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E0950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C1F56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00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F02B4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5(0.38,S)</w:t>
            </w:r>
          </w:p>
        </w:tc>
        <w:tc>
          <w:tcPr>
            <w:tcW w:w="83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BA6D37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2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FC7FA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27C3836F" w14:textId="77777777" w:rsidTr="00FA0306">
        <w:trPr>
          <w:gridAfter w:val="1"/>
          <w:wAfter w:w="12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52A7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CB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 xml:space="preserve"> 00109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BB2F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4E428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5AA682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B299E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00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C7E4A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7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3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9AAB90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1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B47A4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25(0.38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 xml:space="preserve"> 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S)</w:t>
            </w:r>
          </w:p>
        </w:tc>
      </w:tr>
      <w:tr w:rsidR="003A481A" w:rsidRPr="00F71B17" w14:paraId="1D064202" w14:textId="77777777" w:rsidTr="00FA0306">
        <w:trPr>
          <w:trHeight w:val="190"/>
          <w:jc w:val="center"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95EF33" w14:textId="77777777" w:rsidR="003A481A" w:rsidRPr="00F71B17" w:rsidRDefault="003A481A" w:rsidP="00FA0306">
            <w:pPr>
              <w:jc w:val="left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>F</w:t>
            </w:r>
            <w:r w:rsidRPr="00F71B17">
              <w:rPr>
                <w:rFonts w:ascii="Times New Roman" w:hAnsi="Times New Roman"/>
                <w:i/>
                <w:iCs/>
                <w:kern w:val="0"/>
                <w:sz w:val="22"/>
                <w:szCs w:val="22"/>
                <w:lang w:bidi="ar"/>
              </w:rPr>
              <w:t>.</w:t>
            </w:r>
            <w:r w:rsidRPr="00F71B17">
              <w:rPr>
                <w:rFonts w:ascii="Times New Roman" w:hAnsi="Times New Roman" w:hint="eastAsia"/>
                <w:i/>
                <w:iCs/>
                <w:kern w:val="0"/>
                <w:sz w:val="22"/>
                <w:szCs w:val="22"/>
                <w:lang w:bidi="ar"/>
              </w:rPr>
              <w:t xml:space="preserve"> monophora</w:t>
            </w:r>
          </w:p>
        </w:tc>
      </w:tr>
      <w:tr w:rsidR="003A481A" w:rsidRPr="00F71B17" w14:paraId="570B221D" w14:textId="77777777" w:rsidTr="00FA0306">
        <w:trPr>
          <w:gridAfter w:val="1"/>
          <w:wAfter w:w="12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F0F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1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C0A1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3C08D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2D17CC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2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F6BD3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00" w:type="pct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C57AC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.7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3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0362E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F53BF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1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38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4B2950B3" w14:textId="77777777" w:rsidTr="00FA0306">
        <w:trPr>
          <w:gridAfter w:val="1"/>
          <w:wAfter w:w="12" w:type="pct"/>
          <w:trHeight w:val="190"/>
          <w:jc w:val="center"/>
        </w:trPr>
        <w:tc>
          <w:tcPr>
            <w:tcW w:w="665" w:type="pct"/>
            <w:tcBorders>
              <w:top w:val="nil"/>
              <w:left w:val="nil"/>
              <w:right w:val="nil"/>
            </w:tcBorders>
            <w:vAlign w:val="center"/>
          </w:tcPr>
          <w:p w14:paraId="61289E21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2</w:t>
            </w:r>
          </w:p>
        </w:tc>
        <w:tc>
          <w:tcPr>
            <w:tcW w:w="459" w:type="pct"/>
            <w:tcBorders>
              <w:top w:val="nil"/>
              <w:left w:val="nil"/>
              <w:right w:val="nil"/>
            </w:tcBorders>
            <w:vAlign w:val="center"/>
          </w:tcPr>
          <w:p w14:paraId="6E4751E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411DAC56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39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2A6939AF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125</w:t>
            </w:r>
          </w:p>
        </w:tc>
        <w:tc>
          <w:tcPr>
            <w:tcW w:w="336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21D6AB4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</w:t>
            </w:r>
          </w:p>
        </w:tc>
        <w:tc>
          <w:tcPr>
            <w:tcW w:w="900" w:type="pct"/>
            <w:gridSpan w:val="3"/>
            <w:tcBorders>
              <w:top w:val="nil"/>
              <w:left w:val="nil"/>
              <w:right w:val="nil"/>
            </w:tcBorders>
            <w:noWrap/>
            <w:vAlign w:val="center"/>
          </w:tcPr>
          <w:p w14:paraId="43752E7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.0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83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018542A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125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1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top w:val="nil"/>
              <w:left w:val="nil"/>
              <w:right w:val="nil"/>
            </w:tcBorders>
            <w:noWrap/>
            <w:vAlign w:val="center"/>
          </w:tcPr>
          <w:p w14:paraId="705A16CB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32/0.0625(0.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25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  <w:tr w:rsidR="003A481A" w:rsidRPr="00F71B17" w14:paraId="0A7A68FC" w14:textId="77777777" w:rsidTr="00FA0306">
        <w:trPr>
          <w:gridAfter w:val="1"/>
          <w:wAfter w:w="12" w:type="pct"/>
          <w:trHeight w:val="190"/>
          <w:jc w:val="center"/>
        </w:trPr>
        <w:tc>
          <w:tcPr>
            <w:tcW w:w="665" w:type="pct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0B09B81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BMU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7633</w:t>
            </w:r>
          </w:p>
        </w:tc>
        <w:tc>
          <w:tcPr>
            <w:tcW w:w="459" w:type="pct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0EE76A9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&gt;128</w:t>
            </w:r>
          </w:p>
        </w:tc>
        <w:tc>
          <w:tcPr>
            <w:tcW w:w="386" w:type="pct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5EF1442D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390" w:type="pct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8D14EF5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0625</w:t>
            </w:r>
          </w:p>
        </w:tc>
        <w:tc>
          <w:tcPr>
            <w:tcW w:w="336" w:type="pct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0CEFA53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900" w:type="pct"/>
            <w:gridSpan w:val="3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5F661C84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64/0.25(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＜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0.50,S)</w:t>
            </w:r>
          </w:p>
        </w:tc>
        <w:tc>
          <w:tcPr>
            <w:tcW w:w="836" w:type="pct"/>
            <w:gridSpan w:val="2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B60D00A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2/0.063(1.0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2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I)</w:t>
            </w:r>
          </w:p>
        </w:tc>
        <w:tc>
          <w:tcPr>
            <w:tcW w:w="1016" w:type="pct"/>
            <w:gridSpan w:val="2"/>
            <w:tcBorders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7C19F289" w14:textId="77777777" w:rsidR="003A481A" w:rsidRPr="00F71B17" w:rsidRDefault="003A481A" w:rsidP="00FA0306">
            <w:pPr>
              <w:widowControl/>
              <w:jc w:val="left"/>
              <w:textAlignment w:val="center"/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</w:pP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4/0.25(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0.27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,</w:t>
            </w:r>
            <w:r w:rsidRPr="00F71B17">
              <w:rPr>
                <w:rFonts w:ascii="Times New Roman" w:hAnsi="Times New Roman"/>
                <w:kern w:val="0"/>
                <w:sz w:val="22"/>
                <w:szCs w:val="22"/>
                <w:lang w:bidi="ar"/>
              </w:rPr>
              <w:t>S</w:t>
            </w:r>
            <w:r w:rsidRPr="00F71B17">
              <w:rPr>
                <w:rFonts w:ascii="Times New Roman" w:hAnsi="Times New Roman" w:hint="eastAsia"/>
                <w:kern w:val="0"/>
                <w:sz w:val="22"/>
                <w:szCs w:val="22"/>
                <w:lang w:bidi="ar"/>
              </w:rPr>
              <w:t>)</w:t>
            </w:r>
          </w:p>
        </w:tc>
      </w:tr>
    </w:tbl>
    <w:p w14:paraId="151A3EBA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a</w:t>
      </w:r>
      <w:r w:rsidRPr="00F71B17">
        <w:rPr>
          <w:rFonts w:ascii="Times New Roman" w:hAnsi="Times New Roman"/>
          <w:sz w:val="24"/>
        </w:rPr>
        <w:t xml:space="preserve">The MIC is the concentration achieving 100% growth inhibition; </w:t>
      </w:r>
    </w:p>
    <w:p w14:paraId="2AE51B5F" w14:textId="77777777" w:rsidR="003A481A" w:rsidRPr="00F71B17" w:rsidRDefault="003A481A" w:rsidP="003A481A">
      <w:pPr>
        <w:spacing w:line="360" w:lineRule="auto"/>
        <w:rPr>
          <w:rFonts w:ascii="Times New Roman" w:hAnsi="Times New Roman"/>
          <w:sz w:val="24"/>
        </w:rPr>
      </w:pPr>
      <w:r w:rsidRPr="00F71B17">
        <w:rPr>
          <w:rFonts w:ascii="Times New Roman" w:hAnsi="Times New Roman"/>
          <w:sz w:val="24"/>
          <w:vertAlign w:val="superscript"/>
        </w:rPr>
        <w:t>b</w:t>
      </w:r>
      <w:r w:rsidRPr="00F71B17">
        <w:rPr>
          <w:rFonts w:ascii="Times New Roman" w:hAnsi="Times New Roman"/>
          <w:sz w:val="24"/>
        </w:rPr>
        <w:t>FICI results are shown in parentheses. S, synergy (FICI of ≤ 0.5); I, no interaction (indifference) (0.5&lt;FICI≤4); A, antagonism (FICI of &gt;4). For FICI calculations, the next highest concentrations were used when MICs were not readable under tested concentrations.</w:t>
      </w:r>
    </w:p>
    <w:p w14:paraId="3257CF06" w14:textId="77777777" w:rsidR="003A481A" w:rsidRPr="00F71B17" w:rsidRDefault="003A481A" w:rsidP="003A481A"/>
    <w:p w14:paraId="6DADE5E7" w14:textId="77777777" w:rsidR="003A481A" w:rsidRPr="00F71B17" w:rsidRDefault="003A481A" w:rsidP="003A481A"/>
    <w:p w14:paraId="4359CF1F" w14:textId="77777777" w:rsidR="003A481A" w:rsidRPr="00F71B17" w:rsidRDefault="003A481A" w:rsidP="003A481A">
      <w:pPr>
        <w:sectPr w:rsidR="003A481A" w:rsidRPr="00F71B17" w:rsidSect="00D73E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76BAA02" w14:textId="77777777" w:rsidR="003A481A" w:rsidRPr="00F71B17" w:rsidRDefault="003A481A" w:rsidP="003A481A"/>
    <w:tbl>
      <w:tblPr>
        <w:tblStyle w:val="a4"/>
        <w:tblpPr w:leftFromText="180" w:rightFromText="180" w:horzAnchor="margin" w:tblpXSpec="center" w:tblpY="1119"/>
        <w:tblW w:w="101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14"/>
        <w:gridCol w:w="567"/>
        <w:gridCol w:w="567"/>
        <w:gridCol w:w="992"/>
        <w:gridCol w:w="558"/>
        <w:gridCol w:w="567"/>
        <w:gridCol w:w="1143"/>
        <w:gridCol w:w="546"/>
        <w:gridCol w:w="485"/>
        <w:gridCol w:w="940"/>
        <w:gridCol w:w="52"/>
        <w:gridCol w:w="567"/>
        <w:gridCol w:w="547"/>
        <w:gridCol w:w="387"/>
        <w:gridCol w:w="38"/>
      </w:tblGrid>
      <w:tr w:rsidR="003A481A" w:rsidRPr="00F71B17" w14:paraId="18CD7C1B" w14:textId="77777777" w:rsidTr="00FA0306">
        <w:trPr>
          <w:gridAfter w:val="1"/>
          <w:wAfter w:w="38" w:type="dxa"/>
          <w:trHeight w:val="59"/>
        </w:trPr>
        <w:tc>
          <w:tcPr>
            <w:tcW w:w="2214" w:type="dxa"/>
            <w:vMerge w:val="restart"/>
            <w:tcBorders>
              <w:top w:val="single" w:sz="4" w:space="0" w:color="auto"/>
              <w:left w:val="nil"/>
              <w:right w:val="nil"/>
              <w:tl2br w:val="single" w:sz="8" w:space="0" w:color="auto"/>
            </w:tcBorders>
          </w:tcPr>
          <w:p w14:paraId="2865EF16" w14:textId="77777777" w:rsidR="003A481A" w:rsidRPr="00F71B17" w:rsidRDefault="003A481A" w:rsidP="00FA030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ind w:firstLineChars="600" w:firstLine="144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PPIs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br/>
              <w:t>Triazoles</w:t>
            </w:r>
          </w:p>
        </w:tc>
        <w:tc>
          <w:tcPr>
            <w:tcW w:w="21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91E91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OME</w:t>
            </w:r>
          </w:p>
        </w:tc>
        <w:tc>
          <w:tcPr>
            <w:tcW w:w="226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A8303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PAN</w:t>
            </w:r>
          </w:p>
        </w:tc>
        <w:tc>
          <w:tcPr>
            <w:tcW w:w="197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4E501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LAN</w:t>
            </w:r>
          </w:p>
        </w:tc>
        <w:tc>
          <w:tcPr>
            <w:tcW w:w="1553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62B52E" w14:textId="77777777" w:rsidR="003A481A" w:rsidRPr="00F71B17" w:rsidRDefault="003A481A" w:rsidP="00FA030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RAB</w:t>
            </w:r>
          </w:p>
        </w:tc>
      </w:tr>
      <w:tr w:rsidR="003A481A" w:rsidRPr="00F71B17" w14:paraId="1C6A6C94" w14:textId="77777777" w:rsidTr="00FA0306">
        <w:trPr>
          <w:trHeight w:val="242"/>
        </w:trPr>
        <w:tc>
          <w:tcPr>
            <w:tcW w:w="221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E1EDBD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/>
                <w:kern w:val="0"/>
                <w:sz w:val="24"/>
                <w:bdr w:val="nil"/>
                <w:lang w:eastAsia="en-US" w:bidi="en-U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E4C49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57780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A478D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BC90D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0D85E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D7148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3AA96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4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8196A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7D746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E6CD2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S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58830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I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A71F5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A</w:t>
            </w:r>
          </w:p>
        </w:tc>
      </w:tr>
      <w:tr w:rsidR="003A481A" w:rsidRPr="00F71B17" w14:paraId="11A01728" w14:textId="77777777" w:rsidTr="00FA0306">
        <w:tc>
          <w:tcPr>
            <w:tcW w:w="22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43C1D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ITC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12EFE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8AB381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155159" w14:textId="34823FE1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DEBC5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EC3CEE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9</w:t>
            </w: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EA62E2" w14:textId="6F9A4E1C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E04B9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4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C0073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E1A765" w14:textId="42881FCA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DF7C14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A7A91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0E9612" w14:textId="2412E208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524DB02C" w14:textId="77777777" w:rsidTr="00FA0306">
        <w:tc>
          <w:tcPr>
            <w:tcW w:w="2214" w:type="dxa"/>
            <w:tcBorders>
              <w:top w:val="nil"/>
              <w:bottom w:val="nil"/>
              <w:right w:val="nil"/>
            </w:tcBorders>
          </w:tcPr>
          <w:p w14:paraId="45A516E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PO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96C4653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9D2D70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88F6768" w14:textId="7C2D44BD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</w:tcPr>
          <w:p w14:paraId="207EC80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ACCF782" w14:textId="20F7340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14:paraId="644001D4" w14:textId="18BE9B70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</w:tcPr>
          <w:p w14:paraId="0693066C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3</w:t>
            </w:r>
          </w:p>
        </w:tc>
        <w:tc>
          <w:tcPr>
            <w:tcW w:w="485" w:type="dxa"/>
            <w:tcBorders>
              <w:top w:val="nil"/>
              <w:left w:val="nil"/>
              <w:bottom w:val="nil"/>
              <w:right w:val="nil"/>
            </w:tcBorders>
          </w:tcPr>
          <w:p w14:paraId="516A1FFF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5A4D67" w14:textId="3D4DD42E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6586B7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9</w:t>
            </w:r>
          </w:p>
        </w:tc>
        <w:tc>
          <w:tcPr>
            <w:tcW w:w="547" w:type="dxa"/>
            <w:tcBorders>
              <w:top w:val="nil"/>
              <w:left w:val="nil"/>
              <w:bottom w:val="nil"/>
              <w:right w:val="nil"/>
            </w:tcBorders>
          </w:tcPr>
          <w:p w14:paraId="391FA898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5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E93AC82" w14:textId="668B4120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</w:tr>
      <w:tr w:rsidR="003A481A" w:rsidRPr="00F71B17" w14:paraId="23FBF20D" w14:textId="77777777" w:rsidTr="00FA030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21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96C63A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iCs/>
                <w:kern w:val="0"/>
                <w:sz w:val="24"/>
                <w:bdr w:val="nil"/>
                <w:lang w:eastAsia="en-US" w:bidi="en-US"/>
              </w:rPr>
              <w:t>V</w:t>
            </w:r>
            <w:r w:rsidRPr="00F71B17">
              <w:rPr>
                <w:rFonts w:ascii="Times New Roman" w:hAnsi="Times New Roman"/>
                <w:iCs/>
                <w:kern w:val="0"/>
                <w:sz w:val="24"/>
                <w:bdr w:val="nil"/>
                <w:lang w:eastAsia="en-US" w:bidi="en-US"/>
              </w:rPr>
              <w:t>R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E36AA39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22D0FEB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5C88197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5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82041D0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889BF1A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3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77509B6" w14:textId="07B07D2B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0</w:t>
            </w:r>
          </w:p>
        </w:tc>
        <w:tc>
          <w:tcPr>
            <w:tcW w:w="54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002469C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48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25BB10F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 w:hint="eastAsia"/>
                <w:kern w:val="0"/>
                <w:sz w:val="24"/>
                <w:bdr w:val="nil"/>
                <w:lang w:eastAsia="en-US" w:bidi="en-US"/>
              </w:rPr>
              <w:t>2</w:t>
            </w: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2A42C8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F4CBA45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  <w:tc>
          <w:tcPr>
            <w:tcW w:w="54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D92AC46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0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EE7F702" w14:textId="77777777" w:rsidR="003A481A" w:rsidRPr="00F71B17" w:rsidRDefault="003A481A" w:rsidP="00FA0306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napToGrid w:val="0"/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</w:pPr>
            <w:r w:rsidRPr="00F71B17">
              <w:rPr>
                <w:rFonts w:ascii="Times New Roman" w:hAnsi="Times New Roman"/>
                <w:kern w:val="0"/>
                <w:sz w:val="24"/>
                <w:bdr w:val="nil"/>
                <w:lang w:eastAsia="en-US" w:bidi="en-US"/>
              </w:rPr>
              <w:t>2</w:t>
            </w:r>
          </w:p>
        </w:tc>
      </w:tr>
    </w:tbl>
    <w:p w14:paraId="1381ACF9" w14:textId="580D2D29" w:rsidR="003A481A" w:rsidRPr="00F71B17" w:rsidRDefault="003A481A" w:rsidP="003A481A">
      <w:pPr>
        <w:jc w:val="center"/>
        <w:rPr>
          <w:rFonts w:ascii="Times New Roman" w:hAnsi="Times New Roman"/>
          <w:sz w:val="24"/>
          <w:szCs w:val="32"/>
        </w:rPr>
      </w:pPr>
      <w:r w:rsidRPr="00F71B17">
        <w:rPr>
          <w:rFonts w:ascii="Times New Roman" w:hAnsi="Times New Roman"/>
          <w:sz w:val="24"/>
          <w:szCs w:val="32"/>
        </w:rPr>
        <w:t xml:space="preserve">TABLE </w:t>
      </w:r>
      <w:r w:rsidRPr="00F71B17">
        <w:rPr>
          <w:rFonts w:ascii="Times New Roman" w:hAnsi="Times New Roman"/>
          <w:sz w:val="24"/>
          <w:szCs w:val="32"/>
        </w:rPr>
        <w:t>S</w:t>
      </w:r>
      <w:r w:rsidRPr="00F71B17">
        <w:rPr>
          <w:rFonts w:ascii="Times New Roman" w:hAnsi="Times New Roman"/>
          <w:sz w:val="24"/>
          <w:szCs w:val="32"/>
        </w:rPr>
        <w:t xml:space="preserve">15 Summary of drug interaction for the combination of PPIs and azoles against </w:t>
      </w:r>
      <w:r w:rsidRPr="00F71B17">
        <w:rPr>
          <w:rFonts w:ascii="Times New Roman" w:hAnsi="Times New Roman"/>
          <w:sz w:val="24"/>
        </w:rPr>
        <w:t>dematiaceous fungi</w:t>
      </w:r>
    </w:p>
    <w:p w14:paraId="70D59489" w14:textId="77777777" w:rsidR="003A481A" w:rsidRPr="00F71B17" w:rsidRDefault="003A481A" w:rsidP="003A481A"/>
    <w:p w14:paraId="0C11D3FD" w14:textId="46A80E2F" w:rsidR="00292983" w:rsidRPr="00F71B17" w:rsidRDefault="00292983" w:rsidP="00492C96">
      <w:pPr>
        <w:jc w:val="left"/>
        <w:rPr>
          <w:rFonts w:ascii="Times New Roman" w:hAnsi="Times New Roman" w:cs="Times New Roman"/>
          <w:kern w:val="0"/>
          <w:sz w:val="22"/>
          <w:szCs w:val="22"/>
          <w:lang w:bidi="ar"/>
        </w:rPr>
      </w:pPr>
    </w:p>
    <w:sectPr w:rsidR="00292983" w:rsidRPr="00F71B17" w:rsidSect="00D73E9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SKERVILLE SEMIBOLD">
    <w:panose1 w:val="02020702070400020203"/>
    <w:charset w:val="00"/>
    <w:family w:val="roman"/>
    <w:pitch w:val="variable"/>
    <w:sig w:usb0="80000067" w:usb1="02000040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ongti TC Light">
    <w:altName w:val="SONGTI TC LIGHT"/>
    <w:panose1 w:val="02010600040101010101"/>
    <w:charset w:val="88"/>
    <w:family w:val="auto"/>
    <w:pitch w:val="variable"/>
    <w:sig w:usb0="80000287" w:usb1="280F3C52" w:usb2="00000016" w:usb3="00000000" w:csb0="0014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F41D5A"/>
    <w:multiLevelType w:val="hybridMultilevel"/>
    <w:tmpl w:val="FB9E98DE"/>
    <w:lvl w:ilvl="0" w:tplc="16589D8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7F56526B"/>
    <w:multiLevelType w:val="hybridMultilevel"/>
    <w:tmpl w:val="3996C0D0"/>
    <w:lvl w:ilvl="0" w:tplc="29C01006">
      <w:start w:val="1"/>
      <w:numFmt w:val="upperLetter"/>
      <w:lvlText w:val="%1."/>
      <w:lvlJc w:val="left"/>
      <w:pPr>
        <w:ind w:left="360" w:hanging="360"/>
      </w:pPr>
      <w:rPr>
        <w:rFonts w:hint="default"/>
        <w:i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467312742">
    <w:abstractNumId w:val="0"/>
  </w:num>
  <w:num w:numId="2" w16cid:durableId="92006325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doNotDisplayPageBoundaries/>
  <w:embedSystemFonts/>
  <w:bordersDoNotSurroundHeader/>
  <w:bordersDoNotSurroundFooter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ommondata" w:val="eyJoZGlkIjoiOTZmODk5ZDBiMjQ4MmIxOTM0MDVkMDA2Mjg1YWRhOGIifQ=="/>
    <w:docVar w:name="EN.Layout" w:val="&lt;ENLayout&gt;&lt;Style&gt;ASM Journal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tawepfvs9xepexzdkvpsvna0w29pfsf0d0&quot;&gt;My EndNote Library-Converted&lt;record-ids&gt;&lt;item&gt;942&lt;/item&gt;&lt;/record-ids&gt;&lt;/item&gt;&lt;/Libraries&gt;"/>
  </w:docVars>
  <w:rsids>
    <w:rsidRoot w:val="34390587"/>
    <w:rsid w:val="00056DC0"/>
    <w:rsid w:val="000F719C"/>
    <w:rsid w:val="00131583"/>
    <w:rsid w:val="001B444E"/>
    <w:rsid w:val="001D4B75"/>
    <w:rsid w:val="002606B9"/>
    <w:rsid w:val="00275D9B"/>
    <w:rsid w:val="00292983"/>
    <w:rsid w:val="002E2777"/>
    <w:rsid w:val="0035409D"/>
    <w:rsid w:val="003A481A"/>
    <w:rsid w:val="00402524"/>
    <w:rsid w:val="0048458B"/>
    <w:rsid w:val="00492C96"/>
    <w:rsid w:val="004B6E50"/>
    <w:rsid w:val="004C38A9"/>
    <w:rsid w:val="006165E3"/>
    <w:rsid w:val="006A4FFB"/>
    <w:rsid w:val="006F4EAB"/>
    <w:rsid w:val="00703F13"/>
    <w:rsid w:val="00744D6A"/>
    <w:rsid w:val="007B77F9"/>
    <w:rsid w:val="00867E47"/>
    <w:rsid w:val="00952589"/>
    <w:rsid w:val="00A10A07"/>
    <w:rsid w:val="00A67B21"/>
    <w:rsid w:val="00AA1358"/>
    <w:rsid w:val="00AD121A"/>
    <w:rsid w:val="00B21316"/>
    <w:rsid w:val="00CE0464"/>
    <w:rsid w:val="00D13558"/>
    <w:rsid w:val="00D51D1A"/>
    <w:rsid w:val="00D63F66"/>
    <w:rsid w:val="00D73E9E"/>
    <w:rsid w:val="00E03DEC"/>
    <w:rsid w:val="00E44CAD"/>
    <w:rsid w:val="00E56515"/>
    <w:rsid w:val="00E61C89"/>
    <w:rsid w:val="00F71B17"/>
    <w:rsid w:val="10A83475"/>
    <w:rsid w:val="34390587"/>
    <w:rsid w:val="65401246"/>
    <w:rsid w:val="70AA09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F8CB2E4"/>
  <w15:docId w15:val="{5C4BAEC8-3B10-4112-B378-7BD3A062DE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qFormat="1"/>
    <w:lsdException w:name="Normal Table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E03DEC"/>
    <w:rPr>
      <w:rFonts w:asciiTheme="minorHAnsi" w:eastAsiaTheme="minorEastAsia" w:hAnsiTheme="minorHAnsi" w:cstheme="minorBidi"/>
      <w:kern w:val="2"/>
      <w:sz w:val="21"/>
      <w:szCs w:val="24"/>
    </w:rPr>
  </w:style>
  <w:style w:type="table" w:styleId="a4">
    <w:name w:val="Table Grid"/>
    <w:basedOn w:val="a1"/>
    <w:uiPriority w:val="59"/>
    <w:rsid w:val="00CE0464"/>
    <w:rPr>
      <w:rFonts w:ascii="BASKERVILLE SEMIBOLD" w:hAnsi="BASKERVILLE SEMIBOLD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31text">
    <w:name w:val="MDPI_3.1_text"/>
    <w:link w:val="MDPI31text0"/>
    <w:qFormat/>
    <w:rsid w:val="004C38A9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EndNoteBibliographyTitle">
    <w:name w:val="EndNote Bibliography Title"/>
    <w:basedOn w:val="a"/>
    <w:link w:val="EndNoteBibliographyTitle0"/>
    <w:rsid w:val="002E2777"/>
    <w:pPr>
      <w:jc w:val="center"/>
    </w:pPr>
    <w:rPr>
      <w:rFonts w:ascii="Calibri" w:hAnsi="Calibri" w:cs="Calibri"/>
      <w:sz w:val="20"/>
    </w:rPr>
  </w:style>
  <w:style w:type="character" w:customStyle="1" w:styleId="MDPI31text0">
    <w:name w:val="MDPI_3.1_text 字符"/>
    <w:basedOn w:val="a0"/>
    <w:link w:val="MDPI31text"/>
    <w:rsid w:val="002E2777"/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character" w:customStyle="1" w:styleId="EndNoteBibliographyTitle0">
    <w:name w:val="EndNote Bibliography Title 字符"/>
    <w:basedOn w:val="MDPI31text0"/>
    <w:link w:val="EndNoteBibliographyTitle"/>
    <w:rsid w:val="002E2777"/>
    <w:rPr>
      <w:rFonts w:ascii="Calibri" w:eastAsiaTheme="minorEastAsia" w:hAnsi="Calibri" w:cs="Calibri"/>
      <w:snapToGrid/>
      <w:color w:val="000000"/>
      <w:kern w:val="2"/>
      <w:szCs w:val="24"/>
      <w:lang w:eastAsia="de-DE" w:bidi="en-US"/>
    </w:rPr>
  </w:style>
  <w:style w:type="paragraph" w:customStyle="1" w:styleId="EndNoteBibliography">
    <w:name w:val="EndNote Bibliography"/>
    <w:basedOn w:val="a"/>
    <w:link w:val="EndNoteBibliography0"/>
    <w:rsid w:val="002E2777"/>
    <w:pPr>
      <w:jc w:val="center"/>
    </w:pPr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MDPI31text0"/>
    <w:link w:val="EndNoteBibliography"/>
    <w:rsid w:val="002E2777"/>
    <w:rPr>
      <w:rFonts w:ascii="Calibri" w:eastAsiaTheme="minorEastAsia" w:hAnsi="Calibri" w:cs="Calibri"/>
      <w:snapToGrid/>
      <w:color w:val="000000"/>
      <w:kern w:val="2"/>
      <w:szCs w:val="24"/>
      <w:lang w:eastAsia="de-DE" w:bidi="en-US"/>
    </w:rPr>
  </w:style>
  <w:style w:type="paragraph" w:styleId="a5">
    <w:name w:val="Normal (Web)"/>
    <w:basedOn w:val="a"/>
    <w:uiPriority w:val="99"/>
    <w:qFormat/>
    <w:rsid w:val="003A481A"/>
    <w:pPr>
      <w:suppressAutoHyphens/>
      <w:spacing w:before="100" w:beforeAutospacing="1" w:after="100" w:afterAutospacing="1"/>
      <w:jc w:val="left"/>
    </w:pPr>
    <w:rPr>
      <w:rFonts w:ascii="Calibri" w:eastAsia="宋体" w:hAnsi="Calibri" w:cs="Times New Roman"/>
      <w:kern w:val="0"/>
      <w:sz w:val="24"/>
    </w:rPr>
  </w:style>
  <w:style w:type="character" w:customStyle="1" w:styleId="font31">
    <w:name w:val="font31"/>
    <w:qFormat/>
    <w:rsid w:val="003A481A"/>
    <w:rPr>
      <w:rFonts w:ascii="宋体" w:eastAsia="宋体" w:hAnsi="宋体" w:cs="宋体" w:hint="eastAsia"/>
      <w:color w:val="000000"/>
      <w:sz w:val="16"/>
      <w:szCs w:val="16"/>
      <w:u w:val="none"/>
      <w:vertAlign w:val="superscript"/>
    </w:rPr>
  </w:style>
  <w:style w:type="character" w:customStyle="1" w:styleId="font41">
    <w:name w:val="font41"/>
    <w:rsid w:val="003A481A"/>
    <w:rPr>
      <w:rFonts w:ascii="Times New Roman" w:hAnsi="Times New Roman" w:cs="Times New Roman" w:hint="default"/>
      <w:color w:val="000000"/>
      <w:sz w:val="16"/>
      <w:szCs w:val="16"/>
      <w:u w:val="none"/>
      <w:vertAlign w:val="superscript"/>
    </w:rPr>
  </w:style>
  <w:style w:type="character" w:customStyle="1" w:styleId="font51">
    <w:name w:val="font51"/>
    <w:rsid w:val="003A481A"/>
    <w:rPr>
      <w:rFonts w:ascii="宋体" w:eastAsia="宋体" w:hAnsi="宋体" w:cs="宋体" w:hint="eastAsia"/>
      <w:color w:val="000000"/>
      <w:sz w:val="16"/>
      <w:szCs w:val="16"/>
      <w:u w:val="none"/>
    </w:rPr>
  </w:style>
  <w:style w:type="character" w:customStyle="1" w:styleId="font01">
    <w:name w:val="font01"/>
    <w:qFormat/>
    <w:rsid w:val="003A481A"/>
    <w:rPr>
      <w:rFonts w:ascii="Times New Roman" w:hAnsi="Times New Roman" w:cs="Times New Roman" w:hint="default"/>
      <w:color w:val="000000"/>
      <w:sz w:val="16"/>
      <w:szCs w:val="16"/>
      <w:u w:val="none"/>
    </w:rPr>
  </w:style>
  <w:style w:type="character" w:customStyle="1" w:styleId="font71">
    <w:name w:val="font71"/>
    <w:qFormat/>
    <w:rsid w:val="003A481A"/>
    <w:rPr>
      <w:rFonts w:ascii="宋体" w:eastAsia="宋体" w:hAnsi="宋体" w:cs="宋体" w:hint="eastAsia"/>
      <w:color w:val="000000"/>
      <w:sz w:val="16"/>
      <w:szCs w:val="16"/>
      <w:u w:val="none"/>
    </w:rPr>
  </w:style>
  <w:style w:type="character" w:customStyle="1" w:styleId="font61">
    <w:name w:val="font61"/>
    <w:rsid w:val="003A481A"/>
    <w:rPr>
      <w:rFonts w:ascii="Times New Roman" w:hAnsi="Times New Roman" w:cs="Times New Roman" w:hint="default"/>
      <w:color w:val="000000"/>
      <w:sz w:val="16"/>
      <w:szCs w:val="16"/>
      <w:u w:val="none"/>
      <w:vertAlign w:val="superscript"/>
    </w:rPr>
  </w:style>
  <w:style w:type="paragraph" w:styleId="a6">
    <w:name w:val="List Paragraph"/>
    <w:basedOn w:val="a"/>
    <w:uiPriority w:val="99"/>
    <w:rsid w:val="003A481A"/>
    <w:pPr>
      <w:suppressAutoHyphens/>
      <w:ind w:firstLineChars="200" w:firstLine="420"/>
    </w:pPr>
    <w:rPr>
      <w:rFonts w:ascii="Calibri" w:eastAsia="宋体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4168054-BAA0-2E40-8D9E-BC57380706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7741</Words>
  <Characters>44126</Characters>
  <Application>Microsoft Office Word</Application>
  <DocSecurity>0</DocSecurity>
  <Lines>367</Lines>
  <Paragraphs>103</Paragraphs>
  <ScaleCrop>false</ScaleCrop>
  <Company/>
  <LinksUpToDate>false</LinksUpToDate>
  <CharactersWithSpaces>51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小仰哥哥</dc:creator>
  <cp:lastModifiedBy>Microsoft Office User</cp:lastModifiedBy>
  <cp:revision>3</cp:revision>
  <cp:lastPrinted>2024-01-12T09:22:00Z</cp:lastPrinted>
  <dcterms:created xsi:type="dcterms:W3CDTF">2024-01-12T09:22:00Z</dcterms:created>
  <dcterms:modified xsi:type="dcterms:W3CDTF">2024-01-12T0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3703</vt:lpwstr>
  </property>
  <property fmtid="{D5CDD505-2E9C-101B-9397-08002B2CF9AE}" pid="3" name="ICV">
    <vt:lpwstr>0BE2BD9C95FA4DF09E23591F1D60C308</vt:lpwstr>
  </property>
</Properties>
</file>